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3965EC" w14:textId="6B4A693A" w:rsidR="009F4CE7" w:rsidRPr="00883F01" w:rsidRDefault="00692AEF">
      <w:pPr>
        <w:rPr>
          <w:rFonts w:asciiTheme="majorBidi" w:hAnsiTheme="majorBidi" w:cstheme="majorBidi"/>
          <w:b/>
          <w:bCs/>
        </w:rPr>
      </w:pPr>
      <w:r w:rsidRPr="00883F01">
        <w:rPr>
          <w:rFonts w:asciiTheme="majorBidi" w:hAnsiTheme="majorBidi" w:cstheme="majorBidi"/>
          <w:b/>
          <w:bCs/>
        </w:rPr>
        <w:t>Supplementary 1: Search strategy</w:t>
      </w:r>
    </w:p>
    <w:p w14:paraId="11BDC923" w14:textId="0BEFA6CB" w:rsidR="00712CCE" w:rsidRPr="00883F01" w:rsidRDefault="00712CCE" w:rsidP="00712CCE">
      <w:pPr>
        <w:jc w:val="both"/>
        <w:rPr>
          <w:rFonts w:asciiTheme="majorBidi" w:hAnsiTheme="majorBidi" w:cstheme="majorBidi"/>
          <w:sz w:val="20"/>
          <w:szCs w:val="2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9290"/>
      </w:tblGrid>
      <w:tr w:rsidR="00F464A0" w:rsidRPr="00883F01" w14:paraId="4A84BE3D" w14:textId="77777777" w:rsidTr="0036243B">
        <w:trPr>
          <w:trHeight w:val="324"/>
        </w:trPr>
        <w:tc>
          <w:tcPr>
            <w:tcW w:w="9290" w:type="dxa"/>
            <w:shd w:val="clear" w:color="auto" w:fill="E7E6E6" w:themeFill="background2"/>
          </w:tcPr>
          <w:p w14:paraId="556CD06D" w14:textId="75FAEB25" w:rsidR="0036243B" w:rsidRPr="00883F01" w:rsidRDefault="00692AEF" w:rsidP="0036243B">
            <w:pPr>
              <w:shd w:val="clear" w:color="auto" w:fill="E7E6E6" w:themeFill="background2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883F0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ubMed</w:t>
            </w:r>
            <w:r w:rsidR="0045535A" w:rsidRPr="00883F0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MEDLINE)</w:t>
            </w:r>
          </w:p>
        </w:tc>
      </w:tr>
      <w:tr w:rsidR="00F464A0" w:rsidRPr="00883F01" w14:paraId="798DED8F" w14:textId="77777777" w:rsidTr="0036243B">
        <w:trPr>
          <w:trHeight w:val="1982"/>
        </w:trPr>
        <w:tc>
          <w:tcPr>
            <w:tcW w:w="9290" w:type="dxa"/>
          </w:tcPr>
          <w:p w14:paraId="6182FF6D" w14:textId="022C5564" w:rsidR="0036243B" w:rsidRPr="00883F01" w:rsidRDefault="00692AEF" w:rsidP="0036243B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883F01">
              <w:rPr>
                <w:rFonts w:asciiTheme="majorBidi" w:hAnsiTheme="majorBidi" w:cstheme="majorBidi"/>
                <w:sz w:val="20"/>
                <w:szCs w:val="20"/>
              </w:rPr>
              <w:t>(((((((psychosis[MeSH Terms]) OR psychosis[Title/Abstract]) OR psycho*[Title/Abstract]) OR madness[Title/Abstract]) OR psychiatric[Title/Abstract]) AND ( "1980/01/01"[PDat] : "2019/12/31"[PDat] ) AND English[lang])) AND ((((((hypothyroidism[MeSH Terms]) OR hypothyroid*[Title/Abstract]) OR myxedema[MeSH Terms]) OR myxedema*[Title/Abstract]) OR myxoedema*[Title/Abstract]) AND ( "1980/01/01"[PDat] : "2019/12/31"[PDat] ) AND English[lang]).</w:t>
            </w:r>
          </w:p>
        </w:tc>
      </w:tr>
      <w:tr w:rsidR="00F464A0" w:rsidRPr="00883F01" w14:paraId="1BAD333C" w14:textId="77777777" w:rsidTr="0036243B">
        <w:trPr>
          <w:trHeight w:val="324"/>
        </w:trPr>
        <w:tc>
          <w:tcPr>
            <w:tcW w:w="9290" w:type="dxa"/>
            <w:shd w:val="clear" w:color="auto" w:fill="E7E6E6" w:themeFill="background2"/>
          </w:tcPr>
          <w:p w14:paraId="54DF758B" w14:textId="6C8D0BF2" w:rsidR="0036243B" w:rsidRPr="00883F01" w:rsidRDefault="00692AEF" w:rsidP="0036243B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883F0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EMBASE</w:t>
            </w:r>
          </w:p>
        </w:tc>
      </w:tr>
      <w:tr w:rsidR="00F464A0" w:rsidRPr="00883F01" w14:paraId="5238B7B6" w14:textId="77777777" w:rsidTr="0036243B">
        <w:trPr>
          <w:trHeight w:val="1315"/>
        </w:trPr>
        <w:tc>
          <w:tcPr>
            <w:tcW w:w="9290" w:type="dxa"/>
          </w:tcPr>
          <w:p w14:paraId="5E934130" w14:textId="4A3B08ED" w:rsidR="0036243B" w:rsidRPr="00883F01" w:rsidRDefault="00692AEF" w:rsidP="0036243B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883F01">
              <w:rPr>
                <w:rFonts w:asciiTheme="majorBidi" w:hAnsiTheme="majorBidi" w:cstheme="majorBidi"/>
                <w:sz w:val="20"/>
                <w:szCs w:val="20"/>
              </w:rPr>
              <w:t>('hypothyroidism'/exp OR 'myxedema'/exp OR 'myxoedema*':ti,ab OR 'myxedema*':ab,ti OR 'hypothyroid*':ab,ti) AND ('psychosis'/exp OR 'psychiatric':ab,ti OR 'psychosis':ab,ti OR 'psychotic':ab,ti OR 'madness':ab,ti) AND [english]/lim AND ([embase]/lim OR [medline]/lim OR [pubmed-not-medline]/lim) AND [1980-2019]/py</w:t>
            </w:r>
          </w:p>
        </w:tc>
      </w:tr>
    </w:tbl>
    <w:p w14:paraId="55BCA770" w14:textId="1ED4A71C" w:rsidR="0036243B" w:rsidRPr="00883F01" w:rsidRDefault="0036243B" w:rsidP="00712CCE">
      <w:pPr>
        <w:jc w:val="both"/>
        <w:rPr>
          <w:rFonts w:asciiTheme="majorBidi" w:hAnsiTheme="majorBidi" w:cstheme="majorBidi"/>
        </w:rPr>
      </w:pPr>
    </w:p>
    <w:p w14:paraId="20CE3286" w14:textId="332DF99D" w:rsidR="0052515E" w:rsidRPr="00883F01" w:rsidRDefault="00692AEF" w:rsidP="006C26D8">
      <w:pPr>
        <w:jc w:val="both"/>
        <w:rPr>
          <w:rFonts w:asciiTheme="majorBidi" w:hAnsiTheme="majorBidi" w:cstheme="majorBidi"/>
        </w:rPr>
      </w:pPr>
      <w:r w:rsidRPr="00883F01">
        <w:rPr>
          <w:rFonts w:asciiTheme="majorBidi" w:hAnsiTheme="majorBidi" w:cstheme="majorBidi"/>
          <w:b/>
          <w:bCs/>
        </w:rPr>
        <w:t>Supplementary 2:</w:t>
      </w:r>
      <w:r w:rsidRPr="00883F01">
        <w:rPr>
          <w:rFonts w:asciiTheme="majorBidi" w:hAnsiTheme="majorBidi" w:cstheme="majorBidi"/>
        </w:rPr>
        <w:t xml:space="preserve"> Table summarizing the</w:t>
      </w:r>
      <w:r w:rsidR="009B3E8B" w:rsidRPr="00883F01">
        <w:rPr>
          <w:rFonts w:asciiTheme="majorBidi" w:hAnsiTheme="majorBidi" w:cstheme="majorBidi"/>
        </w:rPr>
        <w:t xml:space="preserve"> quality of</w:t>
      </w:r>
      <w:r w:rsidRPr="00883F01">
        <w:rPr>
          <w:rFonts w:asciiTheme="majorBidi" w:hAnsiTheme="majorBidi" w:cstheme="majorBidi"/>
        </w:rPr>
        <w:t xml:space="preserve"> included case studies</w:t>
      </w:r>
    </w:p>
    <w:p w14:paraId="05CDCA7D" w14:textId="77777777" w:rsidR="006C26D8" w:rsidRPr="00883F01" w:rsidRDefault="006C26D8" w:rsidP="006C26D8">
      <w:pPr>
        <w:jc w:val="both"/>
        <w:rPr>
          <w:rFonts w:asciiTheme="majorBidi" w:hAnsiTheme="majorBidi" w:cstheme="majorBidi"/>
        </w:rPr>
      </w:pPr>
    </w:p>
    <w:tbl>
      <w:tblPr>
        <w:tblpPr w:leftFromText="180" w:rightFromText="180" w:vertAnchor="page" w:horzAnchor="margin" w:tblpX="185" w:tblpY="11921"/>
        <w:tblW w:w="10758" w:type="dxa"/>
        <w:tblLook w:val="04A0" w:firstRow="1" w:lastRow="0" w:firstColumn="1" w:lastColumn="0" w:noHBand="0" w:noVBand="1"/>
      </w:tblPr>
      <w:tblGrid>
        <w:gridCol w:w="1108"/>
        <w:gridCol w:w="965"/>
        <w:gridCol w:w="965"/>
        <w:gridCol w:w="965"/>
        <w:gridCol w:w="965"/>
        <w:gridCol w:w="965"/>
        <w:gridCol w:w="965"/>
        <w:gridCol w:w="965"/>
        <w:gridCol w:w="965"/>
        <w:gridCol w:w="965"/>
        <w:gridCol w:w="965"/>
      </w:tblGrid>
      <w:tr w:rsidR="00F464A0" w:rsidRPr="00CA70DC" w14:paraId="6D6F9754" w14:textId="77777777" w:rsidTr="006C26D8">
        <w:trPr>
          <w:cantSplit/>
          <w:trHeight w:val="7953"/>
        </w:trPr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textDirection w:val="tbRl"/>
            <w:vAlign w:val="center"/>
            <w:hideMark/>
          </w:tcPr>
          <w:p w14:paraId="2174F1EF" w14:textId="77777777" w:rsidR="0052515E" w:rsidRPr="00CA70DC" w:rsidRDefault="00692AEF" w:rsidP="006C26D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lastRenderedPageBreak/>
              <w:t>Case study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textDirection w:val="tbRl"/>
            <w:vAlign w:val="center"/>
            <w:hideMark/>
          </w:tcPr>
          <w:p w14:paraId="1E721A98" w14:textId="77777777" w:rsidR="0052515E" w:rsidRPr="00CA70DC" w:rsidRDefault="00692AEF" w:rsidP="006C26D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Do the patients represent the whole experiences of the center or is the selection method unclear (other patient with similar presentation may not have been reported)?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textDirection w:val="tbRl"/>
            <w:vAlign w:val="center"/>
            <w:hideMark/>
          </w:tcPr>
          <w:p w14:paraId="1A72F89C" w14:textId="77777777" w:rsidR="0052515E" w:rsidRPr="00CA70DC" w:rsidRDefault="00692AEF" w:rsidP="006C26D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Was the exposure adequately ascertained?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textDirection w:val="tbRl"/>
            <w:vAlign w:val="center"/>
            <w:hideMark/>
          </w:tcPr>
          <w:p w14:paraId="47B845C6" w14:textId="77777777" w:rsidR="0052515E" w:rsidRPr="00CA70DC" w:rsidRDefault="00692AEF" w:rsidP="006C26D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Was the outcome adequately ascertained?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textDirection w:val="tbRl"/>
            <w:vAlign w:val="center"/>
            <w:hideMark/>
          </w:tcPr>
          <w:p w14:paraId="03599340" w14:textId="77777777" w:rsidR="0052515E" w:rsidRPr="00CA70DC" w:rsidRDefault="00692AEF" w:rsidP="006C26D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Were other causes that may explain the observation ruled out?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textDirection w:val="tbRl"/>
            <w:vAlign w:val="center"/>
            <w:hideMark/>
          </w:tcPr>
          <w:p w14:paraId="1E72BB52" w14:textId="77777777" w:rsidR="0052515E" w:rsidRPr="00CA70DC" w:rsidRDefault="00692AEF" w:rsidP="006C26D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Was there a challenge/rechallenge phenomenon?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textDirection w:val="tbRl"/>
            <w:vAlign w:val="center"/>
            <w:hideMark/>
          </w:tcPr>
          <w:p w14:paraId="3288EDB1" w14:textId="77777777" w:rsidR="0052515E" w:rsidRPr="00CA70DC" w:rsidRDefault="00692AEF" w:rsidP="006C26D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Was there a dose-response effect?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textDirection w:val="tbRl"/>
            <w:vAlign w:val="center"/>
            <w:hideMark/>
          </w:tcPr>
          <w:p w14:paraId="4A135BEB" w14:textId="77777777" w:rsidR="0052515E" w:rsidRPr="00CA70DC" w:rsidRDefault="00692AEF" w:rsidP="006C26D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Was follow-up long enough for outcome to occur?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textDirection w:val="tbRl"/>
            <w:vAlign w:val="center"/>
            <w:hideMark/>
          </w:tcPr>
          <w:p w14:paraId="63BA1E2F" w14:textId="77777777" w:rsidR="0052515E" w:rsidRPr="00CA70DC" w:rsidRDefault="00692AEF" w:rsidP="006C26D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Are the cases described with sufficient details to allow other investigators to replicate the research or to allow practitioners make inferences related to their own practice?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textDirection w:val="tbRl"/>
            <w:vAlign w:val="center"/>
            <w:hideMark/>
          </w:tcPr>
          <w:p w14:paraId="7624ECC7" w14:textId="77777777" w:rsidR="0052515E" w:rsidRPr="00CA70DC" w:rsidRDefault="00692AEF" w:rsidP="006C26D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Overall score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textDirection w:val="tbRl"/>
            <w:vAlign w:val="center"/>
            <w:hideMark/>
          </w:tcPr>
          <w:p w14:paraId="019C8A3A" w14:textId="711BD045" w:rsidR="0052515E" w:rsidRPr="00CA70DC" w:rsidRDefault="00692AEF" w:rsidP="006C26D8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 xml:space="preserve">Qualitative assessment </w:t>
            </w:r>
          </w:p>
        </w:tc>
      </w:tr>
      <w:tr w:rsidR="00F24C01" w:rsidRPr="00CA70DC" w14:paraId="06BE69DF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D5D90" w14:textId="315067FB" w:rsidR="00F24C01" w:rsidRPr="00CA70DC" w:rsidRDefault="00E24CB2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lastRenderedPageBreak/>
              <w:t xml:space="preserve">Reddy </w:t>
            </w:r>
            <w:r w:rsidR="00F24C0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2019 </w:t>
            </w: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B3FD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D15E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E80A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B88E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0AD4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4A46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4104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1869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4AF3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377F9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380E71D8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03E64" w14:textId="557921B9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Mohamed 2019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2</w:t>
            </w: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66CE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BB27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9E74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97DA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6761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D24F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F5AE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EA3C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E306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2FBB1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6CB846B8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23C52" w14:textId="2B44EBD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Singh 2019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0C8E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7A80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5B5C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CB8E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EC67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FCA4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0990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A9B9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F129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83F7C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2B012E54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DF667" w14:textId="740758A2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Fernandes 2019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2CD7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15EC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D6DC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A413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3C7F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B66E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7CF1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1568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1BF2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F1EE5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1B49F11F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B1F29" w14:textId="5C3F7D4B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Todorov 2019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74F2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423D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EFFE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C789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A343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2A84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F8F4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77F1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2697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50692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2A9620E8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4032E" w14:textId="44280058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Natarajan 2019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B028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C066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D5FD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2F2E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D776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ADBC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E129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C3EF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94DB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77591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3CD8C3CC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926F7" w14:textId="5E53C0AE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Mavroson 2017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7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8C4E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6660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3DB8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A89F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C799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2598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21DB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A9E6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B42E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2C3A8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544925D8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C32B0" w14:textId="4871C78D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Philip 2017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8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1720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FC26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1665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02D0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BAD4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3208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3F3F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366E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EB44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61ED2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31E66FA0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DBB38" w14:textId="4EDCACA8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Gupta 2017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9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40E7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BAAC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3229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3626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22DC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325E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0E28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E70C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9CDD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BDD52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2C3C39D6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528FC" w14:textId="4E39B328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Rizvi 2017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1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23FE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AAAE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C4BC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3A03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5CA5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0A1E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0188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8AA7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0410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C0443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04B8F59E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382C3" w14:textId="2A9D8C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Zorkin 2017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1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C394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E026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E15C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786A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4C60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CBCF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A878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E358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8AD6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0F9B9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23C8E98F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365D8" w14:textId="36A271D5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Das 2017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12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6F93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2B1F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1BFD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AACE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6D63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4780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CCCE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C99A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F3AD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11329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3B7FF43F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4C85F" w14:textId="26299C64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O'Hanlon 2017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1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7D1E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C929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1690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6084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87F7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F7CE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7A75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BDDB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5B45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40E93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77EACFAE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9DC5F" w14:textId="783ACB81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Shlykov 2016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1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7E6E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2F7B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5738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ED2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C874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E525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87E4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18B5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B53C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91A82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72B6671D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E39FB" w14:textId="50EA2E22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Er 2016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1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2F7B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64E1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FD3E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11A4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951E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81BE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3590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BB29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F428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79EDE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57C1D832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EB3C7" w14:textId="356DE566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Nazou 2016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1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3B70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16A4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7CEE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895D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7FAA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75A9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C2E9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47D4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6AA3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DCEC3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0B5E6143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FC956" w14:textId="78B49738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Agachanli 2016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17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BB38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3CA6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8319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2A6A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0FF4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D5A9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96E5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A890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866D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E9CB3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5D578ED0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5FFD6" w14:textId="283218A1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Morgado 2016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18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48CE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F7EA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A674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8880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8273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5A10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E816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6FE5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7689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3D8F9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02E9BC63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EB0E9" w14:textId="28495B01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Mehta 2016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19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58AF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1525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1BDC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B89F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9760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15FC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342F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C94A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FE13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F3826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14671CF1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CC661" w14:textId="79CFB491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Larouche 2015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2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35BB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2829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82E5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6EA3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430A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C178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F056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F5A8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178A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FCAE2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30837ADA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DFF0C" w14:textId="18805029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Ueno 2015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2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E63B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48D6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21A3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4697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E46D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01BF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EA51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0E1B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0DCD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4DB07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2DB20070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CD8D5" w14:textId="073CF8CC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Hines 2015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22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42D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BF55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EFBB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B8CC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453F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6AC0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2A5A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A672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397A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D2499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28D4F90E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79019" w14:textId="73C24690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lastRenderedPageBreak/>
              <w:t xml:space="preserve">Bel Feki 2015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2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FC68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012C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CCE5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55B2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644F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1F16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8007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6F0E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5C58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7E1FA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4C3BB11C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361A2" w14:textId="31066AF3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Amdouni 2015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2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54BA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3602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C1A3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5D73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D435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D914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B833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501A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D8AD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3F06F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6C4511AC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65065" w14:textId="56CC3579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Berkowitz 2015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2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708A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315C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8497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82F7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1565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9782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4683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F926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F38E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7C3F3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6B3078CF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3EFDE" w14:textId="0F8D7AE3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Hynicka 2015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2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5DF3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0B9A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E83B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F299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A7AB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28C8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707C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1BE8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5F53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DFC99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140E2C33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78786" w14:textId="5D010824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MorosÃ¡n 2014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27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6EFE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F458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BB57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CA8F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BABD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BCD8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8113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8BFF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9834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D3F9D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7DB2DFB6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262E9" w14:textId="23AC753F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Baziki 2014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28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9824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88EF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1DFD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535D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F40F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BFEB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6F0F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8238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8CBE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394DE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3400884E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D4BDE" w14:textId="5EF1255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Juneja 2014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29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45C2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F986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6CAF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6136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2C84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9592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E0A7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3E37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98E6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957F7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7C2A6AE6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9EF8E" w14:textId="18507A2F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Parikh 2014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3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7DE8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1710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A276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5AE8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50EF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AF93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849C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39FC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6638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46744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4E13B653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3F989" w14:textId="5A28D36E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Islam 2013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3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8B98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2A28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1D2C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0364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EE6F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F227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90FE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5173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8AD3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8EF5F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1CD01FE8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66B70" w14:textId="6CC5B8CE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Tuman 2013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32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486F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BC04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C1CE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D1A0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CC8D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2172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F29B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FDCD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921D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506BB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46890BFA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4D74D" w14:textId="3BF52BA6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Lazaro 2013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3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4A4D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6019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8AE9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EA66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3A00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0079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0D34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6EC7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A8A9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48CC4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3B77880E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D4852" w14:textId="55549AB0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Lin CL 2013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3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C24B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A544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01E0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CE48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733A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4909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CAAE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45D6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FB57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29FC0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2BEBEA41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B4BF0" w14:textId="263D475B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Dastjerdi 2013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3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D21A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02FF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D416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3775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5495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BBCE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A3D5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FE32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A6A5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E92A1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3D932F45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68932" w14:textId="04261A9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Hyams 2013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3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A04E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9EAA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CDED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EB35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27EB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3630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BFB9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05C4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CF2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AE515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0FA1BB88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93F56" w14:textId="44D6BBFE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Atilan 2013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37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F94D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DEAB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1B2C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3C59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0417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D607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B232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F77A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E83F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9279E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21FC4A76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40FCC" w14:textId="5495DB9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Weston 2013 </w:t>
            </w:r>
            <w:r w:rsidR="00E24CB2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38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ED23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337E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5AF4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12BE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D135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C61E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3A3B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C9F6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C699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CB082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42DD0CD8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16589" w14:textId="52809D96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Sharma 2013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39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11C5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96B8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F1B2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1330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EA22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0790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F015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3541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D454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78F9B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424D6600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2901D" w14:textId="13ACF10F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Neal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2012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4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F739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3280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34DC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C0F8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CA36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4AB5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CE53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16D6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FECA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5A3E5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133E2CCE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EF7BA" w14:textId="4B4572DC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 Martell 2012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4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2595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B008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F25C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9707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BE33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87CF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FBEB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547C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F9C7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148AF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5A675652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99C66" w14:textId="505CA262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Leung 2011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42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1CC6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C1D2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6694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1D76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0977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00B1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6878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986B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27B3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CD6C0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0BF1A3E9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76812" w14:textId="531BCBDD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Kumar 2011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4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0640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AA3E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DDD2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B23D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C0D0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BEE4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FF60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D354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2492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E0F66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39397478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9CBAE" w14:textId="45B9456B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Manea 2011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4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7A83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A6F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C23B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3A57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F624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92EE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9453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0F4A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72C0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19FBA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42CFE1C3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5E786" w14:textId="4663623E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lastRenderedPageBreak/>
              <w:t xml:space="preserve">Khemka 2011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4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FE7E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07C3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AD24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0D3F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0881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1C0A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7DE5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A9BF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ED23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430C6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6C27DB5C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4DAC5" w14:textId="0595136A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Khemka 2011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4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984B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64A4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D980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D605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6AF3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DD2A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68D7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D9DF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1EC1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BF738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4746CD81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74538" w14:textId="522E3920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Azzopardi 2010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4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7454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A20D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9D23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224C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8D05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E47D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7DF7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4037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69B8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9E1C3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0DCABD0C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6BBA3" w14:textId="1BCD307C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Nielsen 2010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47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913A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4242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A8F0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EE51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7F3B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CBC4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0F8B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2446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6AE3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60717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2D26DE93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337F9" w14:textId="39338E6B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Kandukuri 2010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48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71CC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864E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48F0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F922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5B14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E36C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919B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B25C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5A0B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30FEE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0CCAEFFD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58152" w14:textId="6233644E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Greene 2009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49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116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BD53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E8FC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F342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10BC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E511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A0AB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9F82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0E82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7C62F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06152DF7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57A93" w14:textId="4D33F6DB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Sathya 2009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5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C460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822B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9611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F4EB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B400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366C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B39F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B5F6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7750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1E82F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03FE9577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11CDE" w14:textId="055DCC5E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Moeller 2009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5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D5D1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84F1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EC6C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C743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35D8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83EC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CB18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4720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7170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C9434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1CB19C14" w14:textId="77777777" w:rsidTr="00230663">
        <w:trPr>
          <w:trHeight w:val="45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8B266" w14:textId="0BD8E35D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Selvaraj 2008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52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0C76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F684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14BA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0454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E4EB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EBCD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F4F5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357C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C514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6E9BB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17B37C80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D6987" w14:textId="7A7F65B0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Tor 2007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5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65E1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3C65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BA28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63EF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9D56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DBF0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6D9E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2ECC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36BE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F91A7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0A241CBF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C0341" w14:textId="593DD943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Khaldi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2006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5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5BCC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7711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B2B1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01A9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916F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2716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518F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B9D7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3A62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93507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7A4A6580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F7EA4" w14:textId="1BC90A00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Stowell 2005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5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A165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813B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96D5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3460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1F66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5F78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6AFE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7A01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5646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99949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5482BDA7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4D37E" w14:textId="2305D6C4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Heinrich 2003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5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2432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6A90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F291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73B8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2A4E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CC7A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3F8B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9039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B3E1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93BAA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31070D84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281CA" w14:textId="315D5798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Benvenga 2003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57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9FF3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0E33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9366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8F89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4A2E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B262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4828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FA03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2933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7272F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6F2FBF0A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E59D1" w14:textId="325BB0E0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Chari 2002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58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8911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354C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766C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F958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8015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8EB6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CBFF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D3AE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87C8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E99D0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7DE9EFFB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0D3DA" w14:textId="073B0488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Nathan 1997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59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C175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8CAA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29B1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5A7D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3AF3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5332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87A7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0225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34DE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FB9DC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302A268E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85FD4" w14:textId="011B6BA8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Westphal 1997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6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1145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7378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95C8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E987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B80F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E7F7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D7B0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C5CA9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9867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7DF30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5C20B169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E190" w14:textId="7955744E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Westphal 1997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6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B323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17CA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91B3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5FE6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E4F3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21D5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B7D9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D3F6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530F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3A369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2B39E87B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2E0CF" w14:textId="6494FCF0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Ward 1994 </w:t>
            </w:r>
            <w:r w:rsidR="00230663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6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752F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6D1F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2548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1069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7E43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B05C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83C3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ADCE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A63D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5E11D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75FF7911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89371" w14:textId="59092BB4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Pearce 1991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62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D514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515D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2F61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9057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45A9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30B2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06E0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AC51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89BA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8902A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7EB4B731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46AE6" w14:textId="1676A3F5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Rao 1990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6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5DEC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087B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2F78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FE36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3673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C8F4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1D49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55C0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7603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2ED41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1A2EBC48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4D82C" w14:textId="716DD106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Darko 1989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6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5F61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F803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5A07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A6FD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278A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C8DA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3A68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82E8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D042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5E8BE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24928091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9E848" w14:textId="7E46AC0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lastRenderedPageBreak/>
              <w:t xml:space="preserve">Davis 1989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6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0C8A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DA45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6DEB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A2FE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B882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4247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7448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C55C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41E6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FC842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Good</w:t>
            </w:r>
          </w:p>
        </w:tc>
      </w:tr>
      <w:tr w:rsidR="00F24C01" w:rsidRPr="00CA70DC" w14:paraId="36B6C77D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B066E" w14:textId="12A08E4F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Santiago 1987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6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275E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3591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CDC2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5E0F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42AB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67C6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E51E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9F63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8A01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3281D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63BD8DE4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FCFEB" w14:textId="5E131E6B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Cook 1986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67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8251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4B2F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250A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CD38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AB2E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F681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84E1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869C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EAB3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B5877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55B54BD0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95AA9" w14:textId="4FB2BC2D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Cook 1986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67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808B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44AE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A265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E51D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77F3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7A14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39BF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2583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F5D3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8175E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  <w:tr w:rsidR="00F24C01" w:rsidRPr="00CA70DC" w14:paraId="6FECD42E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A3C29" w14:textId="1DBB78F2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Shaw 1985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68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2C35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BCCC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B934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F0D5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FEC6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CA91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FE5B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CA22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68C7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85FB7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3F5DB805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48B18" w14:textId="77777777" w:rsidR="00900E21" w:rsidRPr="00CA70DC" w:rsidRDefault="00F24C01" w:rsidP="00900E21">
            <w:pPr>
              <w:shd w:val="clear" w:color="auto" w:fill="FFFFFF"/>
              <w:rPr>
                <w:rFonts w:asciiTheme="majorBidi" w:eastAsia="Times New Roman" w:hAnsiTheme="majorBidi" w:cstheme="majorBidi"/>
                <w:color w:val="1B1F23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Samuel 1984 </w:t>
            </w:r>
            <w:r w:rsidR="00900E21" w:rsidRPr="00CA70DC">
              <w:rPr>
                <w:rFonts w:asciiTheme="majorBidi" w:eastAsia="Times New Roman" w:hAnsiTheme="majorBidi" w:cstheme="majorBidi"/>
                <w:color w:val="1B1F23"/>
                <w:sz w:val="18"/>
                <w:szCs w:val="18"/>
                <w:vertAlign w:val="superscript"/>
              </w:rPr>
              <w:t>69</w:t>
            </w:r>
          </w:p>
          <w:p w14:paraId="6B94EDB5" w14:textId="44A8D4C9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0227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7878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7EEE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52D71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D4F4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7EB3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7068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149D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9D7A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2FDC1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10EE4222" w14:textId="77777777" w:rsidTr="00B02275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968AB" w14:textId="3D17D6FE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Hall 1982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 xml:space="preserve"> </w:t>
            </w:r>
            <w:r w:rsidR="00900E21" w:rsidRPr="00CA70DC">
              <w:rPr>
                <w:rFonts w:asciiTheme="majorBidi" w:hAnsiTheme="majorBidi" w:cstheme="majorBidi"/>
                <w:color w:val="1B1F23"/>
                <w:sz w:val="18"/>
                <w:szCs w:val="18"/>
                <w:shd w:val="clear" w:color="auto" w:fill="FFFFFF"/>
                <w:vertAlign w:val="superscript"/>
              </w:rPr>
              <w:t>7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11B3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E2EE6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A1B8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FBC93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230C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58F1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0497E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02749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0046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66219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40720D15" w14:textId="77777777" w:rsidTr="00F24C01">
        <w:trPr>
          <w:trHeight w:val="248"/>
        </w:trPr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BDF4E" w14:textId="561CEE99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Hall 1982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 xml:space="preserve"> </w:t>
            </w:r>
            <w:r w:rsidR="00900E21" w:rsidRPr="00CA70DC">
              <w:rPr>
                <w:rFonts w:asciiTheme="majorBidi" w:hAnsiTheme="majorBidi" w:cstheme="majorBidi"/>
                <w:color w:val="1B1F23"/>
                <w:sz w:val="18"/>
                <w:szCs w:val="18"/>
                <w:shd w:val="clear" w:color="auto" w:fill="FFFFFF"/>
                <w:vertAlign w:val="superscript"/>
              </w:rPr>
              <w:t>7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27BB8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1072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C3DA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7263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2A67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8CE9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B3D65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F15F2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9BEF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06367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Fair</w:t>
            </w:r>
          </w:p>
        </w:tc>
      </w:tr>
      <w:tr w:rsidR="00F24C01" w:rsidRPr="00CA70DC" w14:paraId="67FABC78" w14:textId="77777777" w:rsidTr="00F24C01">
        <w:trPr>
          <w:trHeight w:val="248"/>
        </w:trPr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CADFA" w14:textId="4954F6C0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Madakasira 1981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  <w:vertAlign w:val="superscript"/>
              </w:rPr>
              <w:t>71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B375F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8128D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C794C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63CCB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6E59A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3251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24BE7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6BC60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59874" w14:textId="77777777" w:rsidR="00F24C01" w:rsidRPr="00CA70DC" w:rsidRDefault="00F24C01" w:rsidP="00F24C01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64B12" w14:textId="777777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Poor</w:t>
            </w:r>
          </w:p>
        </w:tc>
      </w:tr>
    </w:tbl>
    <w:p w14:paraId="191D2AA7" w14:textId="77777777" w:rsidR="0052515E" w:rsidRDefault="0052515E" w:rsidP="0052515E">
      <w:pPr>
        <w:jc w:val="both"/>
        <w:rPr>
          <w:rFonts w:asciiTheme="majorBidi" w:hAnsiTheme="majorBidi" w:cstheme="majorBidi"/>
          <w:sz w:val="24"/>
          <w:szCs w:val="24"/>
        </w:rPr>
        <w:sectPr w:rsidR="0052515E" w:rsidSect="0052515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5E3D779" w14:textId="16BEA1CE" w:rsidR="0052515E" w:rsidRPr="00883F01" w:rsidRDefault="00692AEF" w:rsidP="00712CCE">
      <w:pPr>
        <w:jc w:val="both"/>
        <w:rPr>
          <w:rFonts w:asciiTheme="majorBidi" w:hAnsiTheme="majorBidi" w:cstheme="majorBidi"/>
        </w:rPr>
      </w:pPr>
      <w:r w:rsidRPr="00883F01">
        <w:rPr>
          <w:rFonts w:asciiTheme="majorBidi" w:hAnsiTheme="majorBidi" w:cstheme="majorBidi"/>
          <w:b/>
          <w:bCs/>
        </w:rPr>
        <w:lastRenderedPageBreak/>
        <w:t>Supplementary 3:</w:t>
      </w:r>
      <w:r w:rsidRPr="00883F01">
        <w:rPr>
          <w:rFonts w:asciiTheme="majorBidi" w:hAnsiTheme="majorBidi" w:cstheme="majorBidi"/>
        </w:rPr>
        <w:t xml:space="preserve"> </w:t>
      </w:r>
      <w:r w:rsidR="008B0EC9" w:rsidRPr="00883F01">
        <w:rPr>
          <w:rFonts w:asciiTheme="majorBidi" w:hAnsiTheme="majorBidi" w:cstheme="majorBidi"/>
        </w:rPr>
        <w:t>Baseline</w:t>
      </w:r>
      <w:r w:rsidRPr="00883F01">
        <w:rPr>
          <w:rFonts w:asciiTheme="majorBidi" w:hAnsiTheme="majorBidi" w:cstheme="majorBidi"/>
        </w:rPr>
        <w:t xml:space="preserve"> characteristics of myxedema psychosis patients with abnormalities on EEG, brain imaging or cerebrospinal fluid analysis.</w:t>
      </w:r>
    </w:p>
    <w:p w14:paraId="2A521349" w14:textId="77777777" w:rsidR="00C10AFA" w:rsidRDefault="00C10AFA" w:rsidP="00712CCE">
      <w:pPr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pPr w:leftFromText="180" w:rightFromText="180" w:vertAnchor="page" w:horzAnchor="margin" w:tblpY="2451"/>
        <w:tblW w:w="12826" w:type="dxa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113"/>
        <w:gridCol w:w="937"/>
        <w:gridCol w:w="938"/>
        <w:gridCol w:w="1869"/>
        <w:gridCol w:w="1474"/>
        <w:gridCol w:w="254"/>
        <w:gridCol w:w="2582"/>
        <w:gridCol w:w="1174"/>
        <w:gridCol w:w="1443"/>
        <w:gridCol w:w="1042"/>
      </w:tblGrid>
      <w:tr w:rsidR="00F464A0" w:rsidRPr="00CA70DC" w14:paraId="7B39250B" w14:textId="77777777" w:rsidTr="00CC6381">
        <w:trPr>
          <w:trHeight w:val="240"/>
        </w:trPr>
        <w:tc>
          <w:tcPr>
            <w:tcW w:w="11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729C7899" w14:textId="77777777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>Case study</w:t>
            </w:r>
          </w:p>
        </w:tc>
        <w:tc>
          <w:tcPr>
            <w:tcW w:w="9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77CB7FA3" w14:textId="77777777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>Gender</w:t>
            </w:r>
          </w:p>
        </w:tc>
        <w:tc>
          <w:tcPr>
            <w:tcW w:w="9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54EC8C5F" w14:textId="26D5A88B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>Symptom duration [days]</w:t>
            </w:r>
          </w:p>
        </w:tc>
        <w:tc>
          <w:tcPr>
            <w:tcW w:w="18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11D1F19B" w14:textId="24C06AB6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b/>
                <w:bCs/>
                <w:color w:val="000000"/>
                <w:sz w:val="16"/>
                <w:szCs w:val="16"/>
              </w:rPr>
              <w:t xml:space="preserve">TPO </w:t>
            </w:r>
            <w:r w:rsidR="00391FA2" w:rsidRPr="00CA70DC">
              <w:rPr>
                <w:rFonts w:asciiTheme="majorBidi" w:hAnsiTheme="majorBidi" w:cstheme="majorBidi"/>
                <w:b/>
                <w:bCs/>
                <w:color w:val="000000"/>
                <w:sz w:val="16"/>
                <w:szCs w:val="16"/>
              </w:rPr>
              <w:t xml:space="preserve">Ab </w:t>
            </w:r>
            <w:r w:rsidRPr="00CA70DC">
              <w:rPr>
                <w:rFonts w:asciiTheme="majorBidi" w:hAnsiTheme="majorBidi" w:cstheme="majorBidi"/>
                <w:b/>
                <w:bCs/>
                <w:color w:val="000000"/>
                <w:sz w:val="16"/>
                <w:szCs w:val="16"/>
              </w:rPr>
              <w:t>positivity</w:t>
            </w:r>
          </w:p>
        </w:tc>
        <w:tc>
          <w:tcPr>
            <w:tcW w:w="14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bottom"/>
          </w:tcPr>
          <w:p w14:paraId="5B4E7FD3" w14:textId="1A714D90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>Brain imaging    description</w:t>
            </w:r>
          </w:p>
        </w:tc>
        <w:tc>
          <w:tcPr>
            <w:tcW w:w="2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</w:tcPr>
          <w:p w14:paraId="17FE24A2" w14:textId="77306AFB" w:rsidR="00CC6381" w:rsidRPr="00CA70DC" w:rsidRDefault="00CC638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25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</w:tcPr>
          <w:p w14:paraId="0BD02555" w14:textId="3F85F986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b/>
                <w:bCs/>
                <w:color w:val="000000"/>
                <w:sz w:val="16"/>
                <w:szCs w:val="16"/>
              </w:rPr>
              <w:t>EEG</w:t>
            </w:r>
          </w:p>
        </w:tc>
        <w:tc>
          <w:tcPr>
            <w:tcW w:w="11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</w:tcPr>
          <w:p w14:paraId="4B34F67C" w14:textId="6DA3A05A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b/>
                <w:bCs/>
                <w:color w:val="000000"/>
                <w:sz w:val="16"/>
                <w:szCs w:val="16"/>
              </w:rPr>
              <w:t>CSF analysis</w:t>
            </w:r>
          </w:p>
        </w:tc>
        <w:tc>
          <w:tcPr>
            <w:tcW w:w="14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49E0CD43" w14:textId="71AAB8DD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b/>
                <w:bCs/>
                <w:color w:val="000000"/>
                <w:sz w:val="16"/>
                <w:szCs w:val="16"/>
              </w:rPr>
              <w:t>Steroids</w:t>
            </w:r>
          </w:p>
        </w:tc>
        <w:tc>
          <w:tcPr>
            <w:tcW w:w="10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502F517D" w14:textId="3B11BACB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b/>
                <w:bCs/>
                <w:color w:val="000000"/>
                <w:sz w:val="16"/>
                <w:szCs w:val="16"/>
              </w:rPr>
              <w:t>outcome</w:t>
            </w:r>
          </w:p>
        </w:tc>
      </w:tr>
      <w:tr w:rsidR="00F464A0" w:rsidRPr="00CA70DC" w14:paraId="43EDFAB2" w14:textId="77777777" w:rsidTr="00CC6381">
        <w:trPr>
          <w:trHeight w:val="240"/>
        </w:trPr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F1DDE" w14:textId="749B812E" w:rsidR="00CC6381" w:rsidRPr="00CA70DC" w:rsidRDefault="00F24C0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ohamed 2019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39A5B1" w14:textId="2D23D00F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Male, 44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963B30" w14:textId="44C6FACF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14</w:t>
            </w:r>
          </w:p>
        </w:tc>
        <w:tc>
          <w:tcPr>
            <w:tcW w:w="1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6969A5" w14:textId="20CD43B0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C30C346" w14:textId="4DF988E5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ormal MRI brain</w:t>
            </w:r>
          </w:p>
        </w:tc>
        <w:tc>
          <w:tcPr>
            <w:tcW w:w="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D525E4" w14:textId="17850C6F" w:rsidR="00CC6381" w:rsidRPr="00CA70DC" w:rsidRDefault="00CC638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2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1B89F9" w14:textId="7FA17479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rmal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88EFE6" w14:textId="15AD8FFF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Mild protein rise</w:t>
            </w:r>
          </w:p>
        </w:tc>
        <w:tc>
          <w:tcPr>
            <w:tcW w:w="14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680740" w14:textId="0AB1C50F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Yes (two days)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EADAAC" w14:textId="3237E3A6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Complete recovery</w:t>
            </w:r>
          </w:p>
        </w:tc>
      </w:tr>
      <w:tr w:rsidR="00F464A0" w:rsidRPr="00CA70DC" w14:paraId="48D92451" w14:textId="77777777" w:rsidTr="00CC6381">
        <w:trPr>
          <w:trHeight w:val="240"/>
        </w:trPr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7659E" w14:textId="1AA01143" w:rsidR="00CC6381" w:rsidRPr="00CA70DC" w:rsidRDefault="00F24C0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Todorov 2019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C227E7" w14:textId="51F19F3F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Female, 43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81AA06" w14:textId="2090C246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7</w:t>
            </w:r>
          </w:p>
        </w:tc>
        <w:tc>
          <w:tcPr>
            <w:tcW w:w="1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64919A" w14:textId="3BA6D05F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F1115DF" w14:textId="2B4452FD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MRI showed nonspecific white matter hyperintensities </w:t>
            </w:r>
          </w:p>
        </w:tc>
        <w:tc>
          <w:tcPr>
            <w:tcW w:w="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AD5D10" w14:textId="663AAB81" w:rsidR="00CC6381" w:rsidRPr="00CA70DC" w:rsidRDefault="00CC638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2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D7D7F3" w14:textId="22C6447F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rmal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845466" w14:textId="5654DD15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rmal</w:t>
            </w:r>
          </w:p>
        </w:tc>
        <w:tc>
          <w:tcPr>
            <w:tcW w:w="14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A6C611" w14:textId="0DD098A5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093B25" w14:textId="25253258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Complete recovery</w:t>
            </w:r>
          </w:p>
        </w:tc>
      </w:tr>
      <w:tr w:rsidR="00F464A0" w:rsidRPr="00CA70DC" w14:paraId="09EA9848" w14:textId="77777777" w:rsidTr="00CC6381">
        <w:trPr>
          <w:trHeight w:val="240"/>
        </w:trPr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307D3" w14:textId="72992EBB" w:rsidR="00CC6381" w:rsidRPr="00CA70DC" w:rsidRDefault="00F24C0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Ueno 2015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  <w:t>21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5FFFAD" w14:textId="3D771EE3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Male, 90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E0310A" w14:textId="6C79C08F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2</w:t>
            </w:r>
          </w:p>
        </w:tc>
        <w:tc>
          <w:tcPr>
            <w:tcW w:w="1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C63862" w14:textId="03424A13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85D0725" w14:textId="64AFF98B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RI showed crescent-shaped foci of T2 hyperintensity visualized as slight effusion below the dura mater.</w:t>
            </w:r>
          </w:p>
        </w:tc>
        <w:tc>
          <w:tcPr>
            <w:tcW w:w="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D3F2BF" w14:textId="73D26201" w:rsidR="00CC6381" w:rsidRPr="00CA70DC" w:rsidRDefault="00CC638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2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14646D" w14:textId="65A99A9B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Generalized diffuse slowing and decrease in Alpha wave activity.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5D77AC" w14:textId="67B969F3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Mild protein rise.</w:t>
            </w:r>
          </w:p>
        </w:tc>
        <w:tc>
          <w:tcPr>
            <w:tcW w:w="14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C4E5A9" w14:textId="107702D9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AB7EF9" w14:textId="1F09280C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Partial recovery</w:t>
            </w:r>
          </w:p>
        </w:tc>
      </w:tr>
      <w:tr w:rsidR="00F464A0" w:rsidRPr="00CA70DC" w14:paraId="2D86DD9F" w14:textId="77777777" w:rsidTr="00CC6381">
        <w:trPr>
          <w:trHeight w:val="240"/>
        </w:trPr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0BB55" w14:textId="54A8998F" w:rsidR="00CC6381" w:rsidRPr="00CA70DC" w:rsidRDefault="00F24C0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zzopardi 2010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  <w:t>46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7F4FB2" w14:textId="1DE8ACA1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Male, 59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2132C2" w14:textId="15DD1295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A5272C" w14:textId="14C26722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3A94F72" w14:textId="4E053A1D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MRI showed </w:t>
            </w:r>
            <w:r w:rsidRPr="00CA70DC">
              <w:rPr>
                <w:rFonts w:asciiTheme="majorBidi" w:hAnsiTheme="majorBidi" w:cstheme="majorBidi"/>
                <w:sz w:val="16"/>
                <w:szCs w:val="16"/>
              </w:rPr>
              <w:t>frontal</w:t>
            </w: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nd cerebellar atrophy</w:t>
            </w:r>
          </w:p>
        </w:tc>
        <w:tc>
          <w:tcPr>
            <w:tcW w:w="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3EF0DF" w14:textId="6906C103" w:rsidR="00CC6381" w:rsidRPr="00CA70DC" w:rsidRDefault="00CC638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2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AB70CF" w14:textId="42F8BAD8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1367D9" w14:textId="425B4C91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4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83E7F0" w14:textId="7BD9EEAC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65E8E9" w14:textId="3D52122D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Partial recovery</w:t>
            </w:r>
          </w:p>
        </w:tc>
      </w:tr>
      <w:tr w:rsidR="00F464A0" w:rsidRPr="00CA70DC" w14:paraId="23ACF334" w14:textId="77777777" w:rsidTr="00CC6381">
        <w:trPr>
          <w:trHeight w:val="240"/>
        </w:trPr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0DCFA" w14:textId="315B6CAA" w:rsidR="00CC6381" w:rsidRPr="00CA70DC" w:rsidRDefault="00F24C0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andukuri 2010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  <w:t>48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5A2FD9" w14:textId="02335EE1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Male, 23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EA672E" w14:textId="5D1E8F81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853742" w14:textId="411FACEE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993449A" w14:textId="77777777" w:rsidR="00CC6381" w:rsidRPr="00CA70DC" w:rsidRDefault="00692AEF" w:rsidP="00CC638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MRI showed enlarged pituitary unchanged from the last image (has MEN syndrome) but no acute insult.</w:t>
            </w:r>
          </w:p>
          <w:p w14:paraId="2C6C6768" w14:textId="77777777" w:rsidR="00CC6381" w:rsidRPr="00CA70DC" w:rsidRDefault="00CC638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97F7A6" w14:textId="01EB3BF9" w:rsidR="00CC6381" w:rsidRPr="00CA70DC" w:rsidRDefault="00CC638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2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046854" w14:textId="0EFA4AD1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23543A" w14:textId="43952F64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4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631CB1" w14:textId="4056FBFC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50BA86" w14:textId="77A840ED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 xml:space="preserve">Recovery with other cognitive </w:t>
            </w:r>
            <w:r w:rsidR="00B4736A"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deficits</w:t>
            </w:r>
          </w:p>
        </w:tc>
      </w:tr>
      <w:tr w:rsidR="00F464A0" w:rsidRPr="00CA70DC" w14:paraId="0E8FCE16" w14:textId="77777777" w:rsidTr="00CC6381">
        <w:trPr>
          <w:trHeight w:val="240"/>
        </w:trPr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AD999" w14:textId="5CBDEC47" w:rsidR="00CC6381" w:rsidRPr="00CA70DC" w:rsidRDefault="00F24C0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raj 2008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  <w:t>52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7A95E6" w14:textId="07CB8EAC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Male, 65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D59828" w14:textId="78743C99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21</w:t>
            </w:r>
          </w:p>
        </w:tc>
        <w:tc>
          <w:tcPr>
            <w:tcW w:w="1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3B1D43" w14:textId="0489C560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B91602B" w14:textId="61BB8828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  <w:shd w:val="clear" w:color="auto" w:fill="FFFFFF"/>
              </w:rPr>
              <w:t>CT scan showed chronic microvascular ischemic gliosis.</w:t>
            </w:r>
          </w:p>
        </w:tc>
        <w:tc>
          <w:tcPr>
            <w:tcW w:w="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7AAFA9" w14:textId="43278BA6" w:rsidR="00CC6381" w:rsidRPr="00CA70DC" w:rsidRDefault="00CC6381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2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B1B6CB" w14:textId="6DD3AC6D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BE5FC4" w14:textId="4D47EB90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4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6CA9C2" w14:textId="33286F20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B9633A" w14:textId="03A4C6D0" w:rsidR="00CC6381" w:rsidRPr="00CA70DC" w:rsidRDefault="00692AEF" w:rsidP="00CC638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Complete recovery</w:t>
            </w:r>
          </w:p>
        </w:tc>
      </w:tr>
      <w:tr w:rsidR="00F24C01" w:rsidRPr="00CA70DC" w14:paraId="0DAD6503" w14:textId="77777777" w:rsidTr="002810DF">
        <w:trPr>
          <w:trHeight w:val="240"/>
        </w:trPr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1CE93" w14:textId="699B0C55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Hall 1982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  <w:t>7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BEBA2B" w14:textId="272D010E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Female, 35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F8B227" w14:textId="1E45B9A3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D7544A" w14:textId="6390A7D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C0708FC" w14:textId="726359EB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ormal CT scan</w:t>
            </w:r>
          </w:p>
        </w:tc>
        <w:tc>
          <w:tcPr>
            <w:tcW w:w="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02A9B6" w14:textId="5F2526EF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2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3552C2" w14:textId="537AA2E9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B49354" w14:textId="5B24E42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4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84AF7E" w14:textId="40F0B9CF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4D62E7" w14:textId="636BCEC2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Complete recovery</w:t>
            </w:r>
          </w:p>
        </w:tc>
      </w:tr>
      <w:tr w:rsidR="00F24C01" w:rsidRPr="00CA70DC" w14:paraId="7D67153E" w14:textId="77777777" w:rsidTr="002810DF">
        <w:trPr>
          <w:trHeight w:val="240"/>
        </w:trPr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8DA0A" w14:textId="7C351435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Hall 1982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r w:rsidR="00900E21"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vertAlign w:val="superscript"/>
              </w:rPr>
              <w:t>7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A18314" w14:textId="048E32C6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Female, 34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2E811E" w14:textId="73EF6606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1C1046" w14:textId="4B594F05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9B89E75" w14:textId="687D8215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2375EF" w14:textId="2F53918A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2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704AE9" w14:textId="6BC75C77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Generalized slowing with no focal findings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F69480" w14:textId="31519B23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S</w:t>
            </w:r>
          </w:p>
        </w:tc>
        <w:tc>
          <w:tcPr>
            <w:tcW w:w="14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ABD3C1" w14:textId="2102BC41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E78A79" w14:textId="39E7E755" w:rsidR="00F24C01" w:rsidRPr="00CA70DC" w:rsidRDefault="00F24C01" w:rsidP="00F24C01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CA70DC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Complete recovery</w:t>
            </w:r>
          </w:p>
        </w:tc>
      </w:tr>
    </w:tbl>
    <w:p w14:paraId="27242A3A" w14:textId="44AAFE1C" w:rsidR="00391FA2" w:rsidRPr="00CA70DC" w:rsidRDefault="00692AEF" w:rsidP="00391FA2">
      <w:pPr>
        <w:spacing w:after="0" w:line="480" w:lineRule="auto"/>
        <w:jc w:val="both"/>
        <w:rPr>
          <w:rFonts w:asciiTheme="majorBidi" w:hAnsiTheme="majorBidi" w:cstheme="majorBidi"/>
          <w:color w:val="000000" w:themeColor="text1"/>
          <w:sz w:val="18"/>
          <w:szCs w:val="18"/>
          <w:shd w:val="clear" w:color="auto" w:fill="FFFFFF"/>
        </w:rPr>
      </w:pPr>
      <w:r w:rsidRPr="00CA70DC">
        <w:rPr>
          <w:rFonts w:asciiTheme="majorBidi" w:hAnsiTheme="majorBidi" w:cstheme="majorBidi"/>
          <w:i/>
          <w:sz w:val="18"/>
          <w:szCs w:val="18"/>
        </w:rPr>
        <w:t xml:space="preserve">NS; not specified, Partial recovery means improvement of psychosis symptoms with no complete resolution, CSF; Cerebrospinal fluid, EEG; </w:t>
      </w:r>
      <w:r w:rsidRPr="00CA70DC">
        <w:rPr>
          <w:rFonts w:asciiTheme="majorBidi" w:hAnsiTheme="majorBidi" w:cstheme="majorBidi"/>
          <w:i/>
          <w:color w:val="000000" w:themeColor="text1"/>
          <w:sz w:val="18"/>
          <w:szCs w:val="18"/>
        </w:rPr>
        <w:t xml:space="preserve">Electroencephalogram, MRI; Magnetic resonance imaging, CT scan; Compute tomography, TPO Ab; </w:t>
      </w:r>
      <w:r w:rsidRPr="00CA70DC">
        <w:rPr>
          <w:rFonts w:asciiTheme="majorBidi" w:hAnsiTheme="majorBidi" w:cstheme="majorBidi"/>
          <w:color w:val="000000" w:themeColor="text1"/>
          <w:sz w:val="18"/>
          <w:szCs w:val="18"/>
          <w:shd w:val="clear" w:color="auto" w:fill="FFFFFF"/>
        </w:rPr>
        <w:t>thyroid peroxidase antibody, MEN; Multiple endocrine neoplasias.</w:t>
      </w:r>
    </w:p>
    <w:p w14:paraId="6EE35B86" w14:textId="5F2D3BA9" w:rsidR="00ED5EC5" w:rsidRPr="00900E21" w:rsidRDefault="00ED5EC5" w:rsidP="00E12826">
      <w:pPr>
        <w:spacing w:after="0" w:line="240" w:lineRule="auto"/>
        <w:jc w:val="both"/>
        <w:rPr>
          <w:rFonts w:asciiTheme="majorBidi" w:hAnsiTheme="majorBidi" w:cstheme="majorBidi"/>
          <w:b/>
          <w:bCs/>
          <w:color w:val="000000" w:themeColor="text1"/>
          <w:shd w:val="clear" w:color="auto" w:fill="FFFFFF"/>
        </w:rPr>
      </w:pPr>
      <w:r w:rsidRPr="00900E21">
        <w:rPr>
          <w:rFonts w:asciiTheme="majorBidi" w:hAnsiTheme="majorBidi" w:cstheme="majorBidi"/>
          <w:b/>
          <w:bCs/>
          <w:color w:val="000000" w:themeColor="text1"/>
          <w:shd w:val="clear" w:color="auto" w:fill="FFFFFF"/>
        </w:rPr>
        <w:t>References</w:t>
      </w:r>
    </w:p>
    <w:p w14:paraId="6556A346" w14:textId="47C2AF50" w:rsidR="00E12826" w:rsidRDefault="00E12826" w:rsidP="00E12826">
      <w:pPr>
        <w:spacing w:after="0" w:line="240" w:lineRule="auto"/>
        <w:jc w:val="both"/>
        <w:rPr>
          <w:rFonts w:cstheme="minorHAnsi"/>
          <w:b/>
          <w:bCs/>
          <w:color w:val="000000" w:themeColor="text1"/>
          <w:sz w:val="12"/>
          <w:szCs w:val="12"/>
          <w:shd w:val="clear" w:color="auto" w:fill="FFFFFF"/>
        </w:rPr>
      </w:pPr>
    </w:p>
    <w:p w14:paraId="12CC65B5" w14:textId="77777777" w:rsidR="00E12826" w:rsidRPr="00CA70DC" w:rsidRDefault="00E12826" w:rsidP="00CA70DC">
      <w:pPr>
        <w:spacing w:after="0" w:line="240" w:lineRule="auto"/>
        <w:rPr>
          <w:rFonts w:asciiTheme="majorBidi" w:hAnsiTheme="majorBidi" w:cstheme="majorBidi"/>
          <w:b/>
          <w:bCs/>
          <w:color w:val="000000" w:themeColor="text1"/>
          <w:sz w:val="20"/>
          <w:szCs w:val="20"/>
          <w:shd w:val="clear" w:color="auto" w:fill="FFFFFF"/>
        </w:rPr>
      </w:pPr>
    </w:p>
    <w:p w14:paraId="43745587" w14:textId="6361A437" w:rsidR="00E12826" w:rsidRPr="00CA70DC" w:rsidRDefault="00ED5EC5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eastAsia="Times New Roman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b/>
          <w:bCs/>
          <w:color w:val="000000" w:themeColor="text1"/>
          <w:sz w:val="20"/>
          <w:szCs w:val="20"/>
          <w:shd w:val="clear" w:color="auto" w:fill="FFFFFF"/>
        </w:rPr>
        <w:fldChar w:fldCharType="begin" w:fldLock="1"/>
      </w:r>
      <w:r w:rsidRPr="00CA70DC">
        <w:rPr>
          <w:rFonts w:asciiTheme="majorBidi" w:hAnsiTheme="majorBidi" w:cstheme="majorBidi"/>
          <w:b/>
          <w:bCs/>
          <w:color w:val="000000" w:themeColor="text1"/>
          <w:sz w:val="20"/>
          <w:szCs w:val="20"/>
          <w:shd w:val="clear" w:color="auto" w:fill="FFFFFF"/>
        </w:rPr>
        <w:instrText xml:space="preserve">ADDIN Mendeley Bibliography CSL_BIBLIOGRAPHY </w:instrText>
      </w:r>
      <w:r w:rsidRPr="00CA70DC">
        <w:rPr>
          <w:rFonts w:asciiTheme="majorBidi" w:hAnsiTheme="majorBidi" w:cstheme="majorBidi"/>
          <w:b/>
          <w:bCs/>
          <w:color w:val="000000" w:themeColor="text1"/>
          <w:sz w:val="20"/>
          <w:szCs w:val="20"/>
          <w:shd w:val="clear" w:color="auto" w:fill="FFFFFF"/>
        </w:rPr>
        <w:fldChar w:fldCharType="separate"/>
      </w:r>
      <w:r w:rsidR="00E12826" w:rsidRPr="00CA70DC">
        <w:rPr>
          <w:rFonts w:asciiTheme="majorBidi" w:eastAsia="Times New Roman" w:hAnsiTheme="majorBidi" w:cstheme="majorBidi"/>
          <w:sz w:val="20"/>
          <w:szCs w:val="20"/>
        </w:rPr>
        <w:t xml:space="preserve">1. </w:t>
      </w:r>
      <w:r w:rsidR="00E12826" w:rsidRPr="00E12826">
        <w:rPr>
          <w:rFonts w:asciiTheme="majorBidi" w:eastAsia="Times New Roman" w:hAnsiTheme="majorBidi" w:cstheme="majorBidi"/>
          <w:sz w:val="20"/>
          <w:szCs w:val="20"/>
        </w:rPr>
        <w:t>Reddy KS, Rao GP. Hypothyroidism presenting as acute mania-rare case report. Indian J Psychiatry. 2019;61(9):S527–S529.</w:t>
      </w:r>
    </w:p>
    <w:p w14:paraId="1BD70319" w14:textId="07F212C0" w:rsidR="00E12826" w:rsidRPr="00E12826" w:rsidRDefault="00E12826" w:rsidP="00CA70DC">
      <w:pPr>
        <w:spacing w:after="0" w:line="360" w:lineRule="auto"/>
        <w:rPr>
          <w:rFonts w:asciiTheme="majorBidi" w:eastAsia="Times New Roman" w:hAnsiTheme="majorBidi" w:cstheme="majorBidi"/>
          <w:sz w:val="20"/>
          <w:szCs w:val="20"/>
        </w:rPr>
      </w:pPr>
      <w:r w:rsidRPr="00CA70DC">
        <w:rPr>
          <w:rFonts w:asciiTheme="majorBidi" w:eastAsia="Times New Roman" w:hAnsiTheme="majorBidi" w:cstheme="majorBidi"/>
          <w:sz w:val="20"/>
          <w:szCs w:val="20"/>
        </w:rPr>
        <w:lastRenderedPageBreak/>
        <w:t xml:space="preserve">2. </w:t>
      </w:r>
      <w:r w:rsidRPr="00CA70DC">
        <w:rPr>
          <w:rFonts w:asciiTheme="majorBidi" w:hAnsiTheme="majorBidi" w:cstheme="majorBidi"/>
          <w:sz w:val="20"/>
          <w:szCs w:val="20"/>
        </w:rPr>
        <w:t>Mohamed MFH, Mahgoub AB, Sardar S, Elzouki AN. Acute psychosis and concurrent rhabdomyolysis unveiling diagnosis of hypothyroidism. BMJ Case Rep. 2019;12:10. doi:10.1136/bcr-2019-231579</w:t>
      </w:r>
    </w:p>
    <w:p w14:paraId="0D399FDC" w14:textId="33E5C18D" w:rsidR="00E12826" w:rsidRPr="00CA70DC" w:rsidRDefault="00E12826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noProof/>
          <w:sz w:val="20"/>
          <w:szCs w:val="20"/>
        </w:rPr>
        <w:t xml:space="preserve">3. </w:t>
      </w:r>
      <w:r w:rsidRPr="00CA70DC">
        <w:rPr>
          <w:rFonts w:asciiTheme="majorBidi" w:hAnsiTheme="majorBidi" w:cstheme="majorBidi"/>
          <w:sz w:val="20"/>
          <w:szCs w:val="20"/>
        </w:rPr>
        <w:t>Singh G, Choudhary S, Agarwal S, Yadav A. Severe hypothyroidism playing a major cause of psychiatric illness. Indian J Psychiatry. 2019;61(9):S554–S555.</w:t>
      </w:r>
    </w:p>
    <w:p w14:paraId="7A6E8180" w14:textId="49A0906D" w:rsidR="00E12826" w:rsidRPr="00CA70DC" w:rsidRDefault="00E12826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noProof/>
          <w:sz w:val="20"/>
          <w:szCs w:val="20"/>
        </w:rPr>
        <w:t>4.</w:t>
      </w:r>
      <w:r w:rsidR="00900E21" w:rsidRPr="00CA70DC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CA70DC">
        <w:rPr>
          <w:rFonts w:asciiTheme="majorBidi" w:hAnsiTheme="majorBidi" w:cstheme="majorBidi"/>
          <w:sz w:val="20"/>
          <w:szCs w:val="20"/>
        </w:rPr>
        <w:t>Fernandes S, Safeekh A, Shetty S, Chandini S. Hypothyroidism presenting as hallucinosis: a clinical masquerade. Arch Med Heal Sci. 2019;7(1):90. doi:10.4103/amhs.amhs_65_19</w:t>
      </w:r>
    </w:p>
    <w:p w14:paraId="4904EA57" w14:textId="2D4CE6C9" w:rsidR="00E12826" w:rsidRPr="00CA70DC" w:rsidRDefault="00E12826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5.Todorov L, Boudaoud AA, De Raykeer RP, et al. A case of violent suicide attempt in a context of myxedema psychosis following radioiodine treatment in a patient with graves’ disease. Case Rep Psychiatry. 2019;2019. doi:10.1155/2019/4972760.</w:t>
      </w:r>
    </w:p>
    <w:p w14:paraId="2D387754" w14:textId="77777777" w:rsidR="00E12826" w:rsidRPr="00CA70DC" w:rsidRDefault="00E12826" w:rsidP="00CA70DC">
      <w:pPr>
        <w:spacing w:line="360" w:lineRule="auto"/>
        <w:rPr>
          <w:rFonts w:asciiTheme="majorBidi" w:eastAsia="Times New Roman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 xml:space="preserve">6. </w:t>
      </w:r>
      <w:r w:rsidRPr="00CA70DC">
        <w:rPr>
          <w:rFonts w:asciiTheme="majorBidi" w:eastAsia="Times New Roman" w:hAnsiTheme="majorBidi" w:cstheme="majorBidi"/>
          <w:sz w:val="20"/>
          <w:szCs w:val="20"/>
        </w:rPr>
        <w:t>Natarajan MN. Hypothyroidism presenting as psychosis - a case report n m natarajan. Univ J Med Med Specialities. 2020. Available from: http://ejournal-tnmgrmu.ac.in/index.php/medicine/article/view/11655.</w:t>
      </w:r>
    </w:p>
    <w:p w14:paraId="539B01C7" w14:textId="6C3E4E40" w:rsidR="00F24C01" w:rsidRPr="00CA70DC" w:rsidRDefault="00E12826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noProof/>
          <w:sz w:val="20"/>
          <w:szCs w:val="20"/>
        </w:rPr>
      </w:pPr>
      <w:r w:rsidRPr="00CA70DC">
        <w:rPr>
          <w:rFonts w:asciiTheme="majorBidi" w:hAnsiTheme="majorBidi" w:cstheme="majorBidi"/>
          <w:noProof/>
          <w:sz w:val="20"/>
          <w:szCs w:val="20"/>
        </w:rPr>
        <w:t xml:space="preserve">7. </w:t>
      </w:r>
      <w:r w:rsidRPr="00CA70DC">
        <w:rPr>
          <w:rFonts w:asciiTheme="majorBidi" w:hAnsiTheme="majorBidi" w:cstheme="majorBidi"/>
          <w:sz w:val="20"/>
          <w:szCs w:val="20"/>
        </w:rPr>
        <w:t>Mavroson MM, Patel N, Akker E. Myxedema psychosis in a patient with undiagnosed Hashimoto thyroiditis. J Am Osteopath Assoc. 2017;117(1):50–54. doi:10.7556/jaoa.2017.007</w:t>
      </w:r>
    </w:p>
    <w:p w14:paraId="7CA01006" w14:textId="6AEE9ED4" w:rsidR="00F24C01" w:rsidRPr="00CA70DC" w:rsidRDefault="00E12826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noProof/>
          <w:sz w:val="20"/>
          <w:szCs w:val="20"/>
        </w:rPr>
        <w:t xml:space="preserve">8. </w:t>
      </w:r>
      <w:r w:rsidRPr="00CA70DC">
        <w:rPr>
          <w:rFonts w:asciiTheme="majorBidi" w:hAnsiTheme="majorBidi" w:cstheme="majorBidi"/>
          <w:sz w:val="20"/>
          <w:szCs w:val="20"/>
        </w:rPr>
        <w:t>Philip D, Bauman AJ, Comi RJ. Reversible mania: an unusual presentation of hypothyroidism. Endocr Rev. 2017;38(3).</w:t>
      </w:r>
    </w:p>
    <w:p w14:paraId="5F501BA2" w14:textId="7737F1C3" w:rsidR="00E12826" w:rsidRPr="00CA70DC" w:rsidRDefault="00E12826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9. Gupta A, Bastiampillai T, Disha TI, Lam DH. Rapid response to loading dose levothyroxine in myxedema psychosis. Prim Care Companion CNS Disord. 2017;19(1). doi:10.4088/PCC.16l01974</w:t>
      </w:r>
    </w:p>
    <w:p w14:paraId="3842BB8E" w14:textId="02DE1DEB" w:rsidR="00E12826" w:rsidRPr="00CA70DC" w:rsidRDefault="00E12826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10. Rizvi A, Shaan F, Fatima N. Hashimoto’s thyroiditis presenting as acute psychosis with religious delusion: a case report. Sri Lanka J Psychiatry. 2017;8(2):29. doi:10.4038/sljpsyc.v8i2.8158</w:t>
      </w:r>
    </w:p>
    <w:p w14:paraId="1E2E6C5B" w14:textId="4C4E7968" w:rsidR="00E12826" w:rsidRPr="00CA70DC" w:rsidRDefault="00824546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11. Fernandes VC. Severe hypothyroidism presenting with acute mania and psychosis: a case report and literature review. Bipolar Disord. 2017;3:116. doi:10.4172/2472-1077.1000116</w:t>
      </w:r>
    </w:p>
    <w:p w14:paraId="79946F1B" w14:textId="3A976567" w:rsidR="00824546" w:rsidRPr="00CA70DC" w:rsidRDefault="00824546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12. Das S, Doval N, Moun V. Autoimmune thyroiditis presenting as psychosis. Shanghai Arch Psychiatry. 2017;29(3):174–176. doi:10.11919/j.issn.1002-0829.216059</w:t>
      </w:r>
    </w:p>
    <w:p w14:paraId="26B3CD06" w14:textId="73E273D5" w:rsidR="00F24C01" w:rsidRPr="00CA70DC" w:rsidRDefault="00824546" w:rsidP="00CA70DC">
      <w:pPr>
        <w:widowControl w:val="0"/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noProof/>
          <w:sz w:val="20"/>
          <w:szCs w:val="20"/>
        </w:rPr>
        <w:t xml:space="preserve">13. </w:t>
      </w:r>
      <w:r w:rsidRPr="00CA70DC">
        <w:rPr>
          <w:rFonts w:asciiTheme="majorBidi" w:hAnsiTheme="majorBidi" w:cstheme="majorBidi"/>
          <w:sz w:val="20"/>
          <w:szCs w:val="20"/>
        </w:rPr>
        <w:t>O’Hanlon S, Kingston T. That sneaking suspicion, a case of “myxoedema madness. Ir J Med Sci. 2017;186:171–280. doi:10.1007/s11845-017-1629-5</w:t>
      </w:r>
    </w:p>
    <w:p w14:paraId="216E2389" w14:textId="77777777" w:rsidR="00824546" w:rsidRPr="00CA70DC" w:rsidRDefault="00824546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noProof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14. Shlykov MA, Rath S, Badger A, Winder GS. “Myxoedema madness” with Capgras syndrome and catatonic features responsive to combination olanzapine and levothyroxine. BMJ Case Rep. 2016;2016:bcr2016215957. doi:10.1136/bcr-2016-215957.</w:t>
      </w:r>
      <w:r w:rsidRPr="00CA70DC">
        <w:rPr>
          <w:rFonts w:asciiTheme="majorBidi" w:hAnsiTheme="majorBidi" w:cstheme="majorBidi"/>
          <w:noProof/>
          <w:sz w:val="20"/>
          <w:szCs w:val="20"/>
        </w:rPr>
        <w:t xml:space="preserve"> </w:t>
      </w:r>
    </w:p>
    <w:p w14:paraId="11FEA3C4" w14:textId="262626C9" w:rsidR="00824546" w:rsidRPr="00CA70DC" w:rsidRDefault="00824546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noProof/>
          <w:sz w:val="20"/>
          <w:szCs w:val="20"/>
        </w:rPr>
        <w:t xml:space="preserve">15. </w:t>
      </w:r>
      <w:r w:rsidRPr="00CA70DC">
        <w:rPr>
          <w:rFonts w:asciiTheme="majorBidi" w:hAnsiTheme="majorBidi" w:cstheme="majorBidi"/>
          <w:sz w:val="20"/>
          <w:szCs w:val="20"/>
        </w:rPr>
        <w:t>Er C, Anil Sule A. Late onset radioiodine-induced hypothyroidism presenting with psychosis 14 years after treatment: a rare case. Oxford Med Case Rep. 2016;2016(4):68–70. doi:10.1093/omcr/omw020</w:t>
      </w:r>
    </w:p>
    <w:p w14:paraId="20AABCD2" w14:textId="77777777" w:rsidR="00824546" w:rsidRPr="00CA70DC" w:rsidRDefault="00824546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noProof/>
          <w:sz w:val="20"/>
          <w:szCs w:val="20"/>
        </w:rPr>
      </w:pPr>
    </w:p>
    <w:p w14:paraId="6604F741" w14:textId="6AC64B54" w:rsidR="00F24C01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noProof/>
          <w:sz w:val="20"/>
          <w:szCs w:val="20"/>
        </w:rPr>
        <w:t xml:space="preserve">16. </w:t>
      </w:r>
      <w:r w:rsidRPr="00CA70DC">
        <w:rPr>
          <w:rFonts w:asciiTheme="majorBidi" w:hAnsiTheme="majorBidi" w:cstheme="majorBidi"/>
          <w:sz w:val="20"/>
          <w:szCs w:val="20"/>
        </w:rPr>
        <w:t xml:space="preserve">Nazou M, Parlapani E, Nazlidou EI, Athanasis P, Bozikas VP. Psychotic episode due to Hashimoto’s thyroiditis. Psychiatrike. 2016;27(2):144–147. </w:t>
      </w:r>
      <w:r w:rsidRPr="00CA70DC">
        <w:rPr>
          <w:rFonts w:asciiTheme="majorBidi" w:hAnsiTheme="majorBidi" w:cstheme="majorBidi"/>
          <w:sz w:val="20"/>
          <w:szCs w:val="20"/>
        </w:rPr>
        <w:lastRenderedPageBreak/>
        <w:t>doi:10.22365/jpsych.2016.272.144</w:t>
      </w:r>
    </w:p>
    <w:p w14:paraId="12521ED3" w14:textId="67E16F6D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17. Agachanli R, Balaban OD, Sila M, Eradamlar N. Psychosis related with Hashimoto thyroiditis: a case report. Dusunen Adam. 2016;29(2):181–186. doi:10.5350/DAJPN2016290212</w:t>
      </w:r>
    </w:p>
    <w:p w14:paraId="4E7C8E6D" w14:textId="7245E6DA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18. Morgado P, Mendonça-Gonçalves M. Acute mania induced by hypothyroidism in a male patient after thyroidectomy. J Neuropsychiatry Clin Neurosci. 2016;28(1):e21–e22. doi:10.1176/appi.neuropsych.15090219</w:t>
      </w:r>
    </w:p>
    <w:p w14:paraId="3D31758F" w14:textId="0803F5E4" w:rsidR="008054F4" w:rsidRPr="00CA70DC" w:rsidRDefault="008054F4" w:rsidP="00CA70DC">
      <w:pPr>
        <w:spacing w:after="0" w:line="360" w:lineRule="auto"/>
        <w:rPr>
          <w:rFonts w:asciiTheme="majorBidi" w:eastAsia="Times New Roman" w:hAnsiTheme="majorBidi" w:cstheme="majorBidi"/>
          <w:sz w:val="20"/>
          <w:szCs w:val="20"/>
        </w:rPr>
      </w:pPr>
      <w:r w:rsidRPr="00CA70DC">
        <w:rPr>
          <w:rFonts w:asciiTheme="majorBidi" w:eastAsia="Times New Roman" w:hAnsiTheme="majorBidi" w:cstheme="majorBidi"/>
          <w:sz w:val="20"/>
          <w:szCs w:val="20"/>
        </w:rPr>
        <w:t xml:space="preserve">19. </w:t>
      </w:r>
      <w:r w:rsidRPr="008054F4">
        <w:rPr>
          <w:rFonts w:asciiTheme="majorBidi" w:eastAsia="Times New Roman" w:hAnsiTheme="majorBidi" w:cstheme="majorBidi"/>
          <w:sz w:val="20"/>
          <w:szCs w:val="20"/>
        </w:rPr>
        <w:t>Mehta R, Nd S, Ry M. A case report of psychosis in a patient of myxedema: myxedema madness. Available from: www.scholarena.com. Accessed December 29, 2019.</w:t>
      </w:r>
    </w:p>
    <w:p w14:paraId="2D77C74B" w14:textId="258E17E6" w:rsidR="008054F4" w:rsidRPr="00CA70DC" w:rsidRDefault="008054F4" w:rsidP="00CA70DC">
      <w:pPr>
        <w:spacing w:after="0" w:line="360" w:lineRule="auto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eastAsia="Times New Roman" w:hAnsiTheme="majorBidi" w:cstheme="majorBidi"/>
          <w:sz w:val="20"/>
          <w:szCs w:val="20"/>
        </w:rPr>
        <w:t xml:space="preserve">20. </w:t>
      </w:r>
      <w:r w:rsidRPr="00CA70DC">
        <w:rPr>
          <w:rFonts w:asciiTheme="majorBidi" w:hAnsiTheme="majorBidi" w:cstheme="majorBidi"/>
          <w:sz w:val="20"/>
          <w:szCs w:val="20"/>
        </w:rPr>
        <w:t>Larouche V, Snell L, Morris DV. Iatrogenic myxoedema madness following radioactive iodine ablation for Graves’ disease, with a concurrent diagnosis of primary hyperaldosteronism. Endocrinol Diabetes Metab Case Rep. 2015;2015. doi:10.1530/edm-15-0087.</w:t>
      </w:r>
    </w:p>
    <w:p w14:paraId="56AAA2C3" w14:textId="77777777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noProof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21. Ueno S, Tsuboi S, Fujimaki M, et al. Acute psychosis as an initial manifestation of hypothyroidism: a case report. J Med Case Rep. 2015;9(1):1–4. doi:10.1186/s13256-015-0744-z</w:t>
      </w:r>
      <w:r w:rsidRPr="00CA70DC">
        <w:rPr>
          <w:rFonts w:asciiTheme="majorBidi" w:hAnsiTheme="majorBidi" w:cstheme="majorBidi"/>
          <w:noProof/>
          <w:sz w:val="20"/>
          <w:szCs w:val="20"/>
        </w:rPr>
        <w:t xml:space="preserve"> </w:t>
      </w:r>
    </w:p>
    <w:p w14:paraId="31BD6207" w14:textId="77777777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22. Hines A, Stewart JT, Catalano G. A case of capgras syndrome related to hypothyroidism. J Psychiatr Pract. 2015;21(6):445–448. doi:10.1097/PRA.0000000000000108</w:t>
      </w:r>
    </w:p>
    <w:p w14:paraId="5E7D5C08" w14:textId="7803AA9F" w:rsidR="00F24C01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noProof/>
          <w:sz w:val="20"/>
          <w:szCs w:val="20"/>
        </w:rPr>
        <w:t xml:space="preserve"> 23. </w:t>
      </w:r>
      <w:r w:rsidRPr="00CA70DC">
        <w:rPr>
          <w:rFonts w:asciiTheme="majorBidi" w:hAnsiTheme="majorBidi" w:cstheme="majorBidi"/>
          <w:sz w:val="20"/>
          <w:szCs w:val="20"/>
        </w:rPr>
        <w:t>Bel Feki M, Derouiche S, Kammoun R, Mziou O, Mnif L, Melki W. Myxœdema madness: case report. Eur Psychiatry. 2015;30:1869. doi:10.1016/s0924-9338(15)31433-4</w:t>
      </w:r>
    </w:p>
    <w:p w14:paraId="3FB59909" w14:textId="5BFBB3E3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24. AmdouniI F, Abid Y, Ben Khedher M, Ghachem R. Acute psychosis in the setting of severe hypothyroidism. Eur Psychiatry. 2015;30:1270. doi:10.1016/s0924-9338(15)30994-9</w:t>
      </w:r>
    </w:p>
    <w:p w14:paraId="623101C6" w14:textId="3478762F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25. Berkowitz MR. Resolution of hypothyroidism after correction of somatovisceral reflex dysfunction by refusion of the cervical spine. J Am Osteopath Assoc. 2015;115(1):46–49. doi:10.7556/jaoa.2015.007</w:t>
      </w:r>
    </w:p>
    <w:p w14:paraId="0C5AC205" w14:textId="6497CD1D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26. Hynicka LM. Myxedema madness: a case for short-term antipsychotics? Ann Pharmacother. 2015;49(5):607–608. doi:10.1177/1060028015570089</w:t>
      </w:r>
    </w:p>
    <w:p w14:paraId="2EA4C168" w14:textId="094B3502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27. Morosán Allo YJ, Rosmarin M, Urrutia A, et al. Myxedema madness complicating postoperative follow-up of thyroid cancer. Arch Endocrinol Metab. 2015;59(4):359–364. doi:10.1590/2359-3997000000090</w:t>
      </w:r>
    </w:p>
    <w:p w14:paraId="177E36A1" w14:textId="601E3EBD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28. Psychotic depression due to Hashimoto thyroiditis. Klin Psikofarmakol Bul. 2014;24:S290–S291.</w:t>
      </w:r>
    </w:p>
    <w:p w14:paraId="671C4EF6" w14:textId="719BC756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29.</w:t>
      </w:r>
      <w:r w:rsidR="005D08E6" w:rsidRPr="00CA70DC">
        <w:rPr>
          <w:rFonts w:asciiTheme="majorBidi" w:hAnsiTheme="majorBidi" w:cstheme="majorBidi"/>
          <w:sz w:val="20"/>
          <w:szCs w:val="20"/>
        </w:rPr>
        <w:t xml:space="preserve"> Juneja V, Nance M. Treatment of hypothyroidism and psychosis. Aust N Z J Psychiatry. 2014;48(8):780. doi:10.1177/0004867414526285</w:t>
      </w:r>
    </w:p>
    <w:p w14:paraId="6EB02B6A" w14:textId="4B3DA2F6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30.</w:t>
      </w:r>
      <w:r w:rsidR="005D08E6" w:rsidRPr="00CA70DC">
        <w:rPr>
          <w:rFonts w:asciiTheme="majorBidi" w:hAnsiTheme="majorBidi" w:cstheme="majorBidi"/>
          <w:sz w:val="20"/>
          <w:szCs w:val="20"/>
        </w:rPr>
        <w:t xml:space="preserve"> Parikh N, Sharma P, Parmar C. A case report on myxedema madness: curable psychosis. Indian J Psychol Med. 2014;36(1):80–81. doi:10.4103/0253-7176.127260</w:t>
      </w:r>
    </w:p>
    <w:p w14:paraId="3DA2D4AA" w14:textId="582EC975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31.</w:t>
      </w:r>
      <w:r w:rsidR="005D08E6" w:rsidRPr="00CA70DC">
        <w:rPr>
          <w:rFonts w:asciiTheme="majorBidi" w:hAnsiTheme="majorBidi" w:cstheme="majorBidi"/>
          <w:sz w:val="20"/>
          <w:szCs w:val="20"/>
        </w:rPr>
        <w:t xml:space="preserve"> Islam L, Selle V, Masu A, Gambini O. Latrogenic hypothyroidism leading to an acute psychotic episode. Int Clin Psychopharmacol. 2011;26:e153. </w:t>
      </w:r>
      <w:r w:rsidR="005D08E6" w:rsidRPr="00CA70DC">
        <w:rPr>
          <w:rFonts w:asciiTheme="majorBidi" w:hAnsiTheme="majorBidi" w:cstheme="majorBidi"/>
          <w:sz w:val="20"/>
          <w:szCs w:val="20"/>
        </w:rPr>
        <w:lastRenderedPageBreak/>
        <w:t>doi:10.1097/01.yic.0000405898.34742.e5</w:t>
      </w:r>
    </w:p>
    <w:p w14:paraId="33742811" w14:textId="6FB9BA50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32.</w:t>
      </w:r>
      <w:r w:rsidR="005D08E6" w:rsidRPr="00CA70DC">
        <w:rPr>
          <w:rFonts w:asciiTheme="majorBidi" w:hAnsiTheme="majorBidi" w:cstheme="majorBidi"/>
          <w:sz w:val="20"/>
          <w:szCs w:val="20"/>
        </w:rPr>
        <w:t xml:space="preserve"> Hypothyroidism induced psychosis: a case report. Klin Psikofarmakol Bul. 2013;23:S128–S129.</w:t>
      </w:r>
    </w:p>
    <w:p w14:paraId="4439D507" w14:textId="51E9815F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33.</w:t>
      </w:r>
      <w:r w:rsidR="005D08E6" w:rsidRPr="00CA70DC">
        <w:rPr>
          <w:rFonts w:asciiTheme="majorBidi" w:hAnsiTheme="majorBidi" w:cstheme="majorBidi"/>
          <w:sz w:val="20"/>
          <w:szCs w:val="20"/>
        </w:rPr>
        <w:t xml:space="preserve"> Lazaro PCF, Loureiro JC, Banzato CEM. Psychosis associated with methimazoleinduced hypothyroidism: a case report. J Bras Psiquiatr. 2013;62(2):171–173. doi:10.1590/S0047-20852013000200012</w:t>
      </w:r>
    </w:p>
    <w:p w14:paraId="22D0D43D" w14:textId="6D4BEDF1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34.</w:t>
      </w:r>
      <w:r w:rsidR="005D08E6" w:rsidRPr="00CA70DC">
        <w:rPr>
          <w:rFonts w:asciiTheme="majorBidi" w:hAnsiTheme="majorBidi" w:cstheme="majorBidi"/>
          <w:sz w:val="20"/>
          <w:szCs w:val="20"/>
        </w:rPr>
        <w:t xml:space="preserve"> </w:t>
      </w:r>
      <w:r w:rsidR="0066072F" w:rsidRPr="00CA70DC">
        <w:rPr>
          <w:rFonts w:asciiTheme="majorBidi" w:hAnsiTheme="majorBidi" w:cstheme="majorBidi"/>
          <w:sz w:val="20"/>
          <w:szCs w:val="20"/>
        </w:rPr>
        <w:t>Lin CL, Yang SN, Shiah IS. Acute mania in a patient with hypothyroidism resulting from Hashimoto’s Thyroiditis. Gen Hosp Psychiatry. 2013;35(6):683.e1–683.e2. doi:10.1016/j.genhosppsych.2013.06.013</w:t>
      </w:r>
    </w:p>
    <w:p w14:paraId="3EA5B3C7" w14:textId="268FA980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35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Dastjerdi G. Delusional type psychosis associated with hypothyroidism: a case report. Procedia - Soc Behav Sci. 2013;84:1050–1052. doi:10.1016/j.sbspro.2013.06.697</w:t>
      </w:r>
    </w:p>
    <w:p w14:paraId="38911246" w14:textId="440043C4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36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Hyams C, Joshi P, Foster P, Katz J. Acute psychosis caused by hypothyroidism following radioactive iodine treatment of Graves’ disease. JRSM Short Rep. 2013;4(4):1–4. doi:10.1177/2042533313476858</w:t>
      </w:r>
    </w:p>
    <w:p w14:paraId="6F400B88" w14:textId="2DB40D24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37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Klinik psikofarmakoloji bülteni-bulletin of clinical psychopharmacology; 2016. doi:10.1080/10177833.2013.11790875</w:t>
      </w:r>
    </w:p>
    <w:p w14:paraId="268FE0F2" w14:textId="6E3709C1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38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Weston SN, Weston C. The mysterious case of the lost pituitary: amiodarone-induced hypothyroidism. Hosp Med. 2000;61(1):64–65. doi:10.12968/hosp.2000.61.1.1869</w:t>
      </w:r>
    </w:p>
    <w:p w14:paraId="1241E82D" w14:textId="7553B3DC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39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MNM Natarajan. Hypothyroidism presenting as psychosis: a case report. Indian J Psychiatry. 2013;55(S99).</w:t>
      </w:r>
    </w:p>
    <w:p w14:paraId="4CFE0D5B" w14:textId="19BF9836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40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Neal JM, Yuhico RJO. “Myxedema madness” associated with newly diagnosed hypothyroidism and obstructive sleep apnea. J Clin Sleep Med. 2012;8(6):717–718. doi:10.5664/jcsm.2274</w:t>
      </w:r>
    </w:p>
    <w:p w14:paraId="2E206750" w14:textId="2BAB2A56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41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Martell T, Matuszak J. Mania and psychosis in a receiving interferon. Psychiatr Ann. 2012;42(9):312–313. doi:10.3928/00485713-20120906-02</w:t>
      </w:r>
    </w:p>
    <w:p w14:paraId="1CFDEF65" w14:textId="1870098A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42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Leung JG. Severe hypothyroidism presenting as psychosis: a case of myxedema madness. J Pharm Pract. 2011;24(2):249. doi:10.1177/0897190011403437</w:t>
      </w:r>
    </w:p>
    <w:p w14:paraId="5E8B5617" w14:textId="4AEF5D75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43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Kumar A, Ramaraju D, Veera RL. “Seeing things with hypothyroidism”-a case report of amiodarone induced hypothyroidism presenting with hallucinations. J Am Geriatr Soc. 2011;59:S117. doi:10.1111/j.1532-5415.2011.03416.x</w:t>
      </w:r>
    </w:p>
    <w:p w14:paraId="75C61FD9" w14:textId="47907788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44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Manea M, Rusanu V, Patrichi BE, et al. P03-563 - Psychotic disorder after radioactive iodine treatment in a 42-year-old woman thyroidectomized for papillary thyroid carcinoma: case report. Eur Psychiatry. 2011;26:1733. doi:10.1016/s0924-9338(11)73437-x</w:t>
      </w:r>
    </w:p>
    <w:p w14:paraId="4FBF24E6" w14:textId="4C10A9B7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45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Khemka D, Ali JA, Koch CA. Primary hypothyroidism associated with acute mania: case series and literature review. Exp Clin Endocrinol Diabetes. 2011;119(8):513–517. doi:10.1055/s-0031-1277137</w:t>
      </w:r>
    </w:p>
    <w:p w14:paraId="4CB97028" w14:textId="27C7F8CC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46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Azzopardi L, Murfin C, Sharda A, De Silva N. Myxoedema madness. BMJ Case Rep. 2010;2010(sep16 1):bcr0320102841–bcr0320102841. doi:10.1136/bcr.03.2010.2841</w:t>
      </w:r>
    </w:p>
    <w:p w14:paraId="4C21CB7E" w14:textId="50880A54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47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Nielsen JM. I see dead people. Hypothyroid myopathy and hypothyroid psychosis. J Miss State Med Assoc. 2010;51(5):135–136.</w:t>
      </w:r>
    </w:p>
    <w:p w14:paraId="7BD9E8B4" w14:textId="08228504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lastRenderedPageBreak/>
        <w:t>48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Kandukuri RC, Khan MA, Soltys SM. Nonadherence to medication in hypothyroidism: a case report. Prim Care Companion J Clin Psychiatry. 2010;12(3). doi:10.4088/PCC.09m00863gre</w:t>
      </w:r>
    </w:p>
    <w:p w14:paraId="7384AE3F" w14:textId="3D8E2ED4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49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Post-partum thyroiditis with myxedema madness. Thyroid. 2009;19:S85. doi:10.1089/thy.2009.1589</w:t>
      </w:r>
    </w:p>
    <w:p w14:paraId="03486E26" w14:textId="7BD62BC1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50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Sathya A, Radhika R, Mahadevan S, Sriram U. Mania as a presentation of primary hypothyroidism. Singapore Med J. 2009;50(2):e65–e67.</w:t>
      </w:r>
    </w:p>
    <w:p w14:paraId="78FADC00" w14:textId="485C4675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51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Moeller KE, Goswami R, Larsen LM. Myxedema madness rapidly reversed with levothyroxine. J Clin Psychiatry. 2009;70(11):1607–1608. doi:10.4088/JCP.08l04958yel</w:t>
      </w:r>
    </w:p>
    <w:p w14:paraId="020A71CF" w14:textId="1F306D9B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52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Selvaraj V, Padala PR. Thyroid myopathy with rhabdomyolysis presenting as agitation: a case report. Prim Care Companion J Clin Psychiatry. 2008;10(4):328. doi:10.4088/pcc.v10n0411a</w:t>
      </w:r>
    </w:p>
    <w:p w14:paraId="0E465C12" w14:textId="2C8D1EB1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53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Tor PC, Lee HY, Fones CSL. Late-onset mania with psychosis associated with hypothyroidism in an elderly Chinese lady. Singapore Med J. 2007;48(4):354–357.</w:t>
      </w:r>
    </w:p>
    <w:p w14:paraId="17FCBE6E" w14:textId="29EA5BBA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54.</w:t>
      </w:r>
      <w:r w:rsidR="0066072F" w:rsidRPr="00CA70DC">
        <w:rPr>
          <w:rFonts w:asciiTheme="majorBidi" w:hAnsiTheme="majorBidi" w:cstheme="majorBidi"/>
          <w:sz w:val="20"/>
          <w:szCs w:val="20"/>
        </w:rPr>
        <w:t xml:space="preserve"> </w:t>
      </w:r>
      <w:r w:rsidR="00430D23" w:rsidRPr="00CA70DC">
        <w:rPr>
          <w:rFonts w:asciiTheme="majorBidi" w:hAnsiTheme="majorBidi" w:cstheme="majorBidi"/>
          <w:sz w:val="20"/>
          <w:szCs w:val="20"/>
        </w:rPr>
        <w:t>Khaldi S, Dan B, Basiaux P, De Nutte N, Kornreich C. Manic episode precipitated by withdrawal of hormone replacement therapy in severe hypothyroidism. J Psychiatr Pract. 2006;12(6):409–410. doi:10.1097/00131746-200611000-00010</w:t>
      </w:r>
    </w:p>
    <w:p w14:paraId="79017192" w14:textId="3111C3B7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55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Stowell CP, Barnhill JW. Acute mania in the setting of severe hypothyroidism. Psychosomatics. 2005;46(3):259–261. doi:10.1176/appi.psy.46.3.259</w:t>
      </w:r>
    </w:p>
    <w:p w14:paraId="708F7EF3" w14:textId="26A1FD29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56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Heinrich TW, Grahm G. Hypothyroidism presenting as psychosis. Prim Care Companion J Clin Psychiatry. 2003;05(06):260–266. doi:10.4088/pcc.v05n0603</w:t>
      </w:r>
    </w:p>
    <w:p w14:paraId="2BBF2CB9" w14:textId="217B0CEA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57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Benvenga S, Lapa D, Trimarchi F. Don’t forget the thyroid in the etiology of psychoses. Am J Med. 2003;115(2):159–160. doi:10.1016/S0002-9343(03)00298-5</w:t>
      </w:r>
    </w:p>
    <w:p w14:paraId="5F63705E" w14:textId="0260E71A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58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Chari S. The lesson from a yellow psychotic patient. Hosp Med. 2002;63(6):370–371. doi:10.12968/hosp.2002.63.6.2010</w:t>
      </w:r>
    </w:p>
    <w:p w14:paraId="29ADF094" w14:textId="161E595F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59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Nathan R, Rix K, Kent J. Myxoedematous madness and grievous bodily harm. J Clin Forensic Med. 1997;4(2):85–90. doi:10.1016/S1353-1131(97)90079-1</w:t>
      </w:r>
    </w:p>
    <w:p w14:paraId="3EA52075" w14:textId="0C5A2284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60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Westphal SA. Unusual presentations of hypothyroidism. Am J Med Sci. 1997;314(5):333–337. doi:10.1097/00000441-199711000-00011</w:t>
      </w:r>
    </w:p>
    <w:p w14:paraId="19FF90E2" w14:textId="1B642A49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61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Ward A, Bergmann K. Myxoedematous madness - or not?. Int J Geriatr Psychiatry. 1994;9(5):419–420.</w:t>
      </w:r>
    </w:p>
    <w:p w14:paraId="7D27D926" w14:textId="2B9B757A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62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Pearce MJ, Walbridge DG. Myxoedema madness: a case report. Int J Geriatr Psychiatry. 1991;6(3):189–190. doi:10.1002/gps.930060313</w:t>
      </w:r>
    </w:p>
    <w:p w14:paraId="7FB67EBB" w14:textId="3DC35E30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63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Rao AC, Bhat VK, Kini S. Myxoedema presenting with psychosis. Indian J Psychiatry. 1990;32(3):287–289.</w:t>
      </w:r>
    </w:p>
    <w:p w14:paraId="490C882F" w14:textId="35212276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64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Darko DF, Krull A, Dickinson M, Gillin JC, Risch SC. The diagnostic dilemma of myxedema and madness, axis I and axis II: a longitudinal case report. Int J Psychiatry Med. 1988;18(3):263–270. doi:10.2190/y6ym-9f5w-d24l-34ak</w:t>
      </w:r>
    </w:p>
    <w:p w14:paraId="3098147C" w14:textId="4CC3CA77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65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Davis AT. Psychotic states associated with disorders of thyroid function. Int J Psychiatry Med. 1989;19(1):47–56.</w:t>
      </w:r>
    </w:p>
    <w:p w14:paraId="5BD727F5" w14:textId="22D27411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66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Santiago JM, Stoker DL, Beigel A, et al. Capgras’ syndrome in a myxedema patient. Hosp Community Psychiatry. 1987;38(2):199–201.</w:t>
      </w:r>
    </w:p>
    <w:p w14:paraId="04657222" w14:textId="1940E238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67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Cook DM, Boyle PJ. Rapid reversal of myxedema madness with triiodothyronine. Ann Intern Med. 1986;104(6):893–894. doi:10.7326/0003-4819-104-6-</w:t>
      </w:r>
      <w:r w:rsidR="00430D23" w:rsidRPr="00CA70DC">
        <w:rPr>
          <w:rFonts w:asciiTheme="majorBidi" w:hAnsiTheme="majorBidi" w:cstheme="majorBidi"/>
          <w:sz w:val="20"/>
          <w:szCs w:val="20"/>
        </w:rPr>
        <w:lastRenderedPageBreak/>
        <w:t>893_2</w:t>
      </w:r>
    </w:p>
    <w:p w14:paraId="35036CA6" w14:textId="0685F375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68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Shaw E, Halper J, Yi PE, Asch S. Diagnosis of “myxedema madness”. Am J Psychiatry. 1985;142(5):655. doi:10.1176/ajp.142.5.655b</w:t>
      </w:r>
    </w:p>
    <w:p w14:paraId="0FD73D59" w14:textId="1BC6A0C3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69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Samuel W, Maniam T. Paranoid psychosis in myxoedema: a case report. Med J Malaysia. 1984;39(2):156–158.</w:t>
      </w:r>
    </w:p>
    <w:p w14:paraId="2E42CAA5" w14:textId="788078DF" w:rsidR="008054F4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70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Hall RCW, Popkin MK, Devaul R, Hall AK, Gardner ER, Beresford TP. Psychiatric manifestations of Hashimoto’s thyroiditis. Psychosomatics. 1982;23(4):337–342. doi:10.1016/S0033-3182(82)73397-3 </w:t>
      </w:r>
    </w:p>
    <w:p w14:paraId="3D48A757" w14:textId="1EC0DABB" w:rsidR="0066072F" w:rsidRPr="00CA70DC" w:rsidRDefault="008054F4" w:rsidP="00CA70DC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Theme="majorBidi" w:hAnsiTheme="majorBidi" w:cstheme="majorBidi"/>
          <w:noProof/>
          <w:sz w:val="20"/>
          <w:szCs w:val="20"/>
        </w:rPr>
      </w:pPr>
      <w:r w:rsidRPr="00CA70DC">
        <w:rPr>
          <w:rFonts w:asciiTheme="majorBidi" w:hAnsiTheme="majorBidi" w:cstheme="majorBidi"/>
          <w:sz w:val="20"/>
          <w:szCs w:val="20"/>
        </w:rPr>
        <w:t>71.</w:t>
      </w:r>
      <w:r w:rsidR="00430D23" w:rsidRPr="00CA70DC">
        <w:rPr>
          <w:rFonts w:asciiTheme="majorBidi" w:hAnsiTheme="majorBidi" w:cstheme="majorBidi"/>
          <w:sz w:val="20"/>
          <w:szCs w:val="20"/>
        </w:rPr>
        <w:t xml:space="preserve"> </w:t>
      </w:r>
      <w:r w:rsidR="00900E21" w:rsidRPr="00CA70DC">
        <w:rPr>
          <w:rFonts w:asciiTheme="majorBidi" w:hAnsiTheme="majorBidi" w:cstheme="majorBidi"/>
          <w:sz w:val="20"/>
          <w:szCs w:val="20"/>
        </w:rPr>
        <w:t>Madakasira S, Hall TB. Capgras syndrome in a patient with myxedema. Am J Psychiatry. 1981;138(11):1506–1508. doi:10.1176/ajp.138.11.1506</w:t>
      </w:r>
    </w:p>
    <w:p w14:paraId="5911562B" w14:textId="46669BD5" w:rsidR="00ED5EC5" w:rsidRPr="00CA70DC" w:rsidRDefault="00ED5EC5" w:rsidP="00CA70DC">
      <w:pPr>
        <w:spacing w:after="0" w:line="360" w:lineRule="auto"/>
        <w:rPr>
          <w:rFonts w:asciiTheme="majorBidi" w:hAnsiTheme="majorBidi" w:cstheme="majorBidi"/>
          <w:b/>
          <w:bCs/>
          <w:color w:val="000000" w:themeColor="text1"/>
          <w:sz w:val="20"/>
          <w:szCs w:val="20"/>
          <w:shd w:val="clear" w:color="auto" w:fill="FFFFFF"/>
        </w:rPr>
      </w:pPr>
      <w:r w:rsidRPr="00CA70DC">
        <w:rPr>
          <w:rFonts w:asciiTheme="majorBidi" w:hAnsiTheme="majorBidi" w:cstheme="majorBidi"/>
          <w:b/>
          <w:bCs/>
          <w:color w:val="000000" w:themeColor="text1"/>
          <w:sz w:val="20"/>
          <w:szCs w:val="20"/>
          <w:shd w:val="clear" w:color="auto" w:fill="FFFFFF"/>
        </w:rPr>
        <w:fldChar w:fldCharType="end"/>
      </w:r>
    </w:p>
    <w:sectPr w:rsidR="00ED5EC5" w:rsidRPr="00CA70DC" w:rsidSect="00765DE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EwMzY2tDQyNjQwNbJU0lEKTi0uzszPAykwqQUAv5LP0SwAAAA="/>
  </w:docVars>
  <w:rsids>
    <w:rsidRoot w:val="00E20C7B"/>
    <w:rsid w:val="000D0698"/>
    <w:rsid w:val="000D31A7"/>
    <w:rsid w:val="00141EEF"/>
    <w:rsid w:val="001420FE"/>
    <w:rsid w:val="00165BBE"/>
    <w:rsid w:val="001A4A5E"/>
    <w:rsid w:val="00214607"/>
    <w:rsid w:val="00230663"/>
    <w:rsid w:val="002B10EF"/>
    <w:rsid w:val="002B6004"/>
    <w:rsid w:val="002C5D42"/>
    <w:rsid w:val="00304F5F"/>
    <w:rsid w:val="0032026A"/>
    <w:rsid w:val="00355DC8"/>
    <w:rsid w:val="0036243B"/>
    <w:rsid w:val="00391FA2"/>
    <w:rsid w:val="0040086A"/>
    <w:rsid w:val="00430D23"/>
    <w:rsid w:val="0045535A"/>
    <w:rsid w:val="00473A78"/>
    <w:rsid w:val="0052515E"/>
    <w:rsid w:val="00554294"/>
    <w:rsid w:val="005D08E6"/>
    <w:rsid w:val="00646F4F"/>
    <w:rsid w:val="0066072F"/>
    <w:rsid w:val="00692AEF"/>
    <w:rsid w:val="006C26D8"/>
    <w:rsid w:val="006D7D16"/>
    <w:rsid w:val="00712CCE"/>
    <w:rsid w:val="00726815"/>
    <w:rsid w:val="00765DE9"/>
    <w:rsid w:val="008054F4"/>
    <w:rsid w:val="00824546"/>
    <w:rsid w:val="008479BA"/>
    <w:rsid w:val="00871965"/>
    <w:rsid w:val="00883F01"/>
    <w:rsid w:val="008B0EC9"/>
    <w:rsid w:val="008E5DE6"/>
    <w:rsid w:val="008F5AF4"/>
    <w:rsid w:val="00900E21"/>
    <w:rsid w:val="009157C1"/>
    <w:rsid w:val="009B3E8B"/>
    <w:rsid w:val="009F4CE7"/>
    <w:rsid w:val="00A25875"/>
    <w:rsid w:val="00B44ED2"/>
    <w:rsid w:val="00B4736A"/>
    <w:rsid w:val="00C10AFA"/>
    <w:rsid w:val="00C51650"/>
    <w:rsid w:val="00CA70DC"/>
    <w:rsid w:val="00CC6381"/>
    <w:rsid w:val="00D81E65"/>
    <w:rsid w:val="00E12826"/>
    <w:rsid w:val="00E20C7B"/>
    <w:rsid w:val="00E24CB2"/>
    <w:rsid w:val="00E274FD"/>
    <w:rsid w:val="00E924BC"/>
    <w:rsid w:val="00ED5EC5"/>
    <w:rsid w:val="00F24C01"/>
    <w:rsid w:val="00F464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3F1145"/>
  <w15:chartTrackingRefBased/>
  <w15:docId w15:val="{2EFA2A08-E871-428D-88B5-5F821CD64E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65DE9"/>
    <w:pPr>
      <w:keepNext/>
      <w:keepLines/>
      <w:spacing w:before="240" w:after="0" w:line="276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765DE9"/>
    <w:pPr>
      <w:spacing w:before="100" w:beforeAutospacing="1" w:after="180" w:line="240" w:lineRule="auto"/>
      <w:outlineLvl w:val="1"/>
    </w:pPr>
    <w:rPr>
      <w:rFonts w:ascii="Times New Roman" w:eastAsia="Times New Roman" w:hAnsi="Times New Roman" w:cs="Times New Roman"/>
      <w:b/>
      <w:bCs/>
      <w:color w:val="3E6DA9"/>
      <w:sz w:val="31"/>
      <w:szCs w:val="31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65DE9"/>
    <w:pPr>
      <w:keepNext/>
      <w:keepLines/>
      <w:spacing w:before="40" w:after="0" w:line="276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65DE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65DE9"/>
    <w:rPr>
      <w:rFonts w:ascii="Times New Roman" w:eastAsia="Times New Roman" w:hAnsi="Times New Roman" w:cs="Times New Roman"/>
      <w:b/>
      <w:bCs/>
      <w:color w:val="3E6DA9"/>
      <w:sz w:val="31"/>
      <w:szCs w:val="31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65DE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9F4C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5165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1650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unhideWhenUsed/>
    <w:rsid w:val="00765DE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765DE9"/>
    <w:rPr>
      <w:b/>
      <w:bCs/>
    </w:rPr>
  </w:style>
  <w:style w:type="paragraph" w:styleId="Revision">
    <w:name w:val="Revision"/>
    <w:hidden/>
    <w:uiPriority w:val="99"/>
    <w:semiHidden/>
    <w:rsid w:val="00765DE9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765DE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65DE9"/>
    <w:pPr>
      <w:spacing w:after="20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65DE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65DE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65DE9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65DE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5DE9"/>
  </w:style>
  <w:style w:type="paragraph" w:styleId="Footer">
    <w:name w:val="footer"/>
    <w:basedOn w:val="Normal"/>
    <w:link w:val="FooterChar"/>
    <w:uiPriority w:val="99"/>
    <w:unhideWhenUsed/>
    <w:rsid w:val="00765DE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5DE9"/>
  </w:style>
  <w:style w:type="character" w:styleId="LineNumber">
    <w:name w:val="line number"/>
    <w:basedOn w:val="DefaultParagraphFont"/>
    <w:uiPriority w:val="99"/>
    <w:semiHidden/>
    <w:unhideWhenUsed/>
    <w:rsid w:val="00765DE9"/>
  </w:style>
  <w:style w:type="character" w:styleId="Hyperlink">
    <w:name w:val="Hyperlink"/>
    <w:basedOn w:val="DefaultParagraphFont"/>
    <w:uiPriority w:val="99"/>
    <w:unhideWhenUsed/>
    <w:rsid w:val="00765DE9"/>
    <w:rPr>
      <w:color w:val="0563C1" w:themeColor="hyperlink"/>
      <w:u w:val="single"/>
    </w:rPr>
  </w:style>
  <w:style w:type="character" w:customStyle="1" w:styleId="mixed-citation">
    <w:name w:val="mixed-citation"/>
    <w:basedOn w:val="DefaultParagraphFont"/>
    <w:rsid w:val="00765DE9"/>
  </w:style>
  <w:style w:type="character" w:customStyle="1" w:styleId="ref-title">
    <w:name w:val="ref-title"/>
    <w:basedOn w:val="DefaultParagraphFont"/>
    <w:rsid w:val="00765DE9"/>
  </w:style>
  <w:style w:type="paragraph" w:customStyle="1" w:styleId="p">
    <w:name w:val="p"/>
    <w:basedOn w:val="Normal"/>
    <w:rsid w:val="00765DE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e-DE" w:eastAsia="de-DE"/>
    </w:rPr>
  </w:style>
  <w:style w:type="character" w:customStyle="1" w:styleId="hgkelc">
    <w:name w:val="hgkelc"/>
    <w:basedOn w:val="DefaultParagraphFont"/>
    <w:rsid w:val="00765DE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034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79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367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062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288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67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378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386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417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657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611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133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25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693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801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191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472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256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97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98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770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511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08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402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240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023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3699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390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034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588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950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154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61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638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273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874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738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03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669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387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630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154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81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993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47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317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627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212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218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116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549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039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926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239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086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60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90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896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57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550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340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959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683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15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25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003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985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496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074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162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977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399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743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173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350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6004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6396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808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016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E052D9-7C28-4967-8149-4856BB9395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2662</Words>
  <Characters>15179</Characters>
  <Application>Microsoft Office Word</Application>
  <DocSecurity>4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nd oraiby</dc:creator>
  <cp:lastModifiedBy>Pratt, Lucas</cp:lastModifiedBy>
  <cp:revision>2</cp:revision>
  <dcterms:created xsi:type="dcterms:W3CDTF">2021-08-12T22:33:00Z</dcterms:created>
  <dcterms:modified xsi:type="dcterms:W3CDTF">2021-08-12T22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sian-journal-of-psychiatry</vt:lpwstr>
  </property>
  <property fmtid="{D5CDD505-2E9C-101B-9397-08002B2CF9AE}" pid="6" name="Mendeley Recent Style Name 1_1">
    <vt:lpwstr>Asian Journal of Psychiatry</vt:lpwstr>
  </property>
  <property fmtid="{D5CDD505-2E9C-101B-9397-08002B2CF9AE}" pid="7" name="Mendeley Recent Style Id 2_1">
    <vt:lpwstr>http://www.zotero.org/styles/blood</vt:lpwstr>
  </property>
  <property fmtid="{D5CDD505-2E9C-101B-9397-08002B2CF9AE}" pid="8" name="Mendeley Recent Style Name 2_1">
    <vt:lpwstr>Blood</vt:lpwstr>
  </property>
  <property fmtid="{D5CDD505-2E9C-101B-9397-08002B2CF9AE}" pid="9" name="Mendeley Recent Style Id 3_1">
    <vt:lpwstr>http://www.zotero.org/styles/critical-care-medicine</vt:lpwstr>
  </property>
  <property fmtid="{D5CDD505-2E9C-101B-9397-08002B2CF9AE}" pid="10" name="Mendeley Recent Style Name 3_1">
    <vt:lpwstr>Critical Care Medicine</vt:lpwstr>
  </property>
  <property fmtid="{D5CDD505-2E9C-101B-9397-08002B2CF9AE}" pid="11" name="Mendeley Recent Style Id 4_1">
    <vt:lpwstr>http://www.zotero.org/styles/emerging-infectious-diseases</vt:lpwstr>
  </property>
  <property fmtid="{D5CDD505-2E9C-101B-9397-08002B2CF9AE}" pid="12" name="Mendeley Recent Style Name 4_1">
    <vt:lpwstr>Emerging Infectious Diseases</vt:lpwstr>
  </property>
  <property fmtid="{D5CDD505-2E9C-101B-9397-08002B2CF9AE}" pid="13" name="Mendeley Recent Style Id 5_1">
    <vt:lpwstr>http://www.zotero.org/styles/idcases</vt:lpwstr>
  </property>
  <property fmtid="{D5CDD505-2E9C-101B-9397-08002B2CF9AE}" pid="14" name="Mendeley Recent Style Name 5_1">
    <vt:lpwstr>IDCases</vt:lpwstr>
  </property>
  <property fmtid="{D5CDD505-2E9C-101B-9397-08002B2CF9AE}" pid="15" name="Mendeley Recent Style Id 6_1">
    <vt:lpwstr>http://www.zotero.org/styles/jama</vt:lpwstr>
  </property>
  <property fmtid="{D5CDD505-2E9C-101B-9397-08002B2CF9AE}" pid="16" name="Mendeley Recent Style Name 6_1">
    <vt:lpwstr>JAMA (The Journal of the American Medical Association)</vt:lpwstr>
  </property>
  <property fmtid="{D5CDD505-2E9C-101B-9397-08002B2CF9AE}" pid="17" name="Mendeley Recent Style Id 7_1">
    <vt:lpwstr>http://www.zotero.org/styles/medicine</vt:lpwstr>
  </property>
  <property fmtid="{D5CDD505-2E9C-101B-9397-08002B2CF9AE}" pid="18" name="Mendeley Recent Style Name 7_1">
    <vt:lpwstr>Medicine</vt:lpwstr>
  </property>
  <property fmtid="{D5CDD505-2E9C-101B-9397-08002B2CF9AE}" pid="19" name="Mendeley Recent Style Id 8_1">
    <vt:lpwstr>http://www.zotero.org/styles/the-american-journal-of-cardiology</vt:lpwstr>
  </property>
  <property fmtid="{D5CDD505-2E9C-101B-9397-08002B2CF9AE}" pid="20" name="Mendeley Recent Style Name 8_1">
    <vt:lpwstr>The American Journal of Cardiology</vt:lpwstr>
  </property>
  <property fmtid="{D5CDD505-2E9C-101B-9397-08002B2CF9AE}" pid="21" name="Mendeley Recent Style Id 9_1">
    <vt:lpwstr>http://www.zotero.org/styles/the-american-journal-of-tropical-medicine-and-hygiene</vt:lpwstr>
  </property>
  <property fmtid="{D5CDD505-2E9C-101B-9397-08002B2CF9AE}" pid="22" name="Mendeley Recent Style Name 9_1">
    <vt:lpwstr>The American Journal of Tropical Medicine and Hygiene</vt:lpwstr>
  </property>
  <property fmtid="{D5CDD505-2E9C-101B-9397-08002B2CF9AE}" pid="23" name="Mendeley Citation Style_1">
    <vt:lpwstr>http://www.zotero.org/styles/jama</vt:lpwstr>
  </property>
  <property fmtid="{D5CDD505-2E9C-101B-9397-08002B2CF9AE}" pid="24" name="Mendeley Unique User Id_1">
    <vt:lpwstr>bdf73d94-ced2-3047-8cde-e3df1149f6ad</vt:lpwstr>
  </property>
</Properties>
</file>